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7AF68FD" w14:textId="29084AFE" w:rsidR="008A311E" w:rsidRPr="008A311E" w:rsidRDefault="008A311E">
      <w:pPr>
        <w:rPr>
          <w:bCs/>
        </w:rPr>
      </w:pPr>
      <w:bookmarkStart w:id="0" w:name="_GoBack"/>
      <w:bookmarkEnd w:id="0"/>
    </w:p>
    <w:p w14:paraId="00000001" w14:textId="64107D9A" w:rsidR="007825C9" w:rsidRDefault="002121FF">
      <w:r w:rsidRPr="00B60817">
        <w:rPr>
          <w:b/>
          <w:bCs/>
          <w:u w:val="single"/>
        </w:rPr>
        <w:t>The role of Director/Chief/Lead of AHPs is commonly described as</w:t>
      </w:r>
      <w:r>
        <w:t xml:space="preserve"> </w:t>
      </w:r>
      <w:r w:rsidRPr="00B60817">
        <w:rPr>
          <w:i/>
          <w:iCs/>
        </w:rPr>
        <w:t>“Providing Workforce Leadership for Allied Health Professions, map the current AHP workforce across the trust, work with other trust AHP Directors and develop a strategic workforce plan for recruitment and retention of Allied Health Professions within the trust</w:t>
      </w:r>
      <w:r w:rsidR="009B5225" w:rsidRPr="00B60817">
        <w:rPr>
          <w:i/>
          <w:iCs/>
        </w:rPr>
        <w:t>.”</w:t>
      </w:r>
      <w:r w:rsidR="003B5681">
        <w:rPr>
          <w:i/>
          <w:iCs/>
        </w:rPr>
        <w:fldChar w:fldCharType="begin" w:fldLock="1"/>
      </w:r>
      <w:r w:rsidR="003B5681">
        <w:rPr>
          <w:i/>
          <w:iCs/>
        </w:rPr>
        <w:instrText>ADDIN CSL_CITATION {"citationItems":[{"id":"ITEM-1","itemData":{"abstract":"AHPs are the NHS’s third largest clinical workforce. Their practice is integral to most clinical pathways. They work across organisational boundaries, providing solution-focused, goal-centred care to support patients’ independence. As the NHS Long Term Plan2 notes, there has never been such a need to harness the AHP workforce’s potential for transforming healthcare. Successful outcomes will depend on effective leadership at all levels and across the entire AHP workforce – but without dedicated strategic AHP leadership, these outcomes will not be truly recognised.","author":[{"dropping-particle":"","family":"NHS England and NHS Improvement","given":"","non-dropping-particle":"","parse-names":false,"suffix":""}],"id":"ITEM-1","issue":"July","issued":{"date-parts":[["2019"]]},"title":"Investing in chief allied health professionals: insights from trust executives","type":"article-journal"},"uris":["http://www.mendeley.com/documents/?uuid=38cd346f-3436-4822-8f6c-e86556bd5001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3B5681">
        <w:rPr>
          <w:i/>
          <w:iCs/>
        </w:rPr>
        <w:fldChar w:fldCharType="separate"/>
      </w:r>
      <w:r w:rsidR="003B5681" w:rsidRPr="003B5681">
        <w:rPr>
          <w:iCs/>
          <w:noProof/>
          <w:vertAlign w:val="superscript"/>
        </w:rPr>
        <w:t>1</w:t>
      </w:r>
      <w:r w:rsidR="003B5681">
        <w:rPr>
          <w:i/>
          <w:iCs/>
        </w:rPr>
        <w:fldChar w:fldCharType="end"/>
      </w:r>
      <w:r w:rsidR="00105C4C">
        <w:rPr>
          <w:i/>
          <w:iCs/>
        </w:rPr>
        <w:t xml:space="preserve"> </w:t>
      </w:r>
    </w:p>
    <w:p w14:paraId="00000002" w14:textId="77777777" w:rsidR="007825C9" w:rsidRDefault="007825C9"/>
    <w:p w14:paraId="00000003" w14:textId="77777777" w:rsidR="007825C9" w:rsidRDefault="002121FF">
      <w:r>
        <w:t xml:space="preserve"> </w:t>
      </w:r>
    </w:p>
    <w:p w14:paraId="00000004" w14:textId="77777777" w:rsidR="007825C9" w:rsidRDefault="007825C9"/>
    <w:p w14:paraId="00000005" w14:textId="5F2ABF55" w:rsidR="007825C9" w:rsidRPr="00B60817" w:rsidRDefault="00546E7A">
      <w:pPr>
        <w:rPr>
          <w:b/>
        </w:rPr>
      </w:pPr>
      <w:r>
        <w:rPr>
          <w:b/>
        </w:rPr>
        <w:t xml:space="preserve">Section </w:t>
      </w:r>
      <w:r w:rsidR="00B60817">
        <w:rPr>
          <w:b/>
        </w:rPr>
        <w:t>1.</w:t>
      </w:r>
      <w:r w:rsidR="00120484" w:rsidRPr="00B60817">
        <w:rPr>
          <w:b/>
        </w:rPr>
        <w:t xml:space="preserve"> </w:t>
      </w:r>
      <w:r w:rsidR="002121FF" w:rsidRPr="00B60817">
        <w:rPr>
          <w:b/>
        </w:rPr>
        <w:t xml:space="preserve">Within your </w:t>
      </w:r>
      <w:r w:rsidR="004978D1" w:rsidRPr="00B60817">
        <w:rPr>
          <w:b/>
        </w:rPr>
        <w:t>T</w:t>
      </w:r>
      <w:r w:rsidR="002121FF" w:rsidRPr="00B60817">
        <w:rPr>
          <w:b/>
        </w:rPr>
        <w:t>rust, do you have a role</w:t>
      </w:r>
      <w:r w:rsidR="00120484" w:rsidRPr="00B60817">
        <w:rPr>
          <w:b/>
        </w:rPr>
        <w:t xml:space="preserve"> that meets the above description</w:t>
      </w:r>
      <w:r w:rsidR="002121FF" w:rsidRPr="00B60817">
        <w:rPr>
          <w:b/>
        </w:rPr>
        <w:t>?</w:t>
      </w:r>
    </w:p>
    <w:p w14:paraId="00000006" w14:textId="6A5A1F9D" w:rsidR="007825C9" w:rsidRDefault="007825C9"/>
    <w:p w14:paraId="1E7BA753" w14:textId="380EB308" w:rsidR="005C3C90" w:rsidRDefault="0085135F">
      <w:sdt>
        <w:sdtPr>
          <w:id w:val="-1269997162"/>
          <w14:checkbox>
            <w14:checked w14:val="1"/>
            <w14:checkedState w14:val="2612" w14:font="MS Gothic"/>
            <w14:uncheckedState w14:val="2610" w14:font="MS Gothic"/>
          </w14:checkbox>
        </w:sdtPr>
        <w:sdtEndPr/>
        <w:sdtContent>
          <w:r w:rsidR="008A311E">
            <w:rPr>
              <w:rFonts w:ascii="MS Gothic" w:eastAsia="MS Gothic" w:hAnsi="MS Gothic" w:hint="eastAsia"/>
            </w:rPr>
            <w:t>☒</w:t>
          </w:r>
        </w:sdtContent>
      </w:sdt>
      <w:r w:rsidR="005C3C90">
        <w:tab/>
        <w:t>Yes</w:t>
      </w:r>
    </w:p>
    <w:p w14:paraId="00000007" w14:textId="6618BE65" w:rsidR="007825C9" w:rsidRDefault="0085135F">
      <w:sdt>
        <w:sdtPr>
          <w:id w:val="-130145067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C3C90">
            <w:rPr>
              <w:rFonts w:ascii="MS Gothic" w:eastAsia="MS Gothic" w:hAnsi="MS Gothic" w:hint="eastAsia"/>
            </w:rPr>
            <w:t>☐</w:t>
          </w:r>
        </w:sdtContent>
      </w:sdt>
      <w:r w:rsidR="002121FF">
        <w:t xml:space="preserve"> </w:t>
      </w:r>
      <w:r w:rsidR="005C3C90">
        <w:tab/>
        <w:t>No</w:t>
      </w:r>
    </w:p>
    <w:p w14:paraId="00000008" w14:textId="15A25BE9" w:rsidR="007825C9" w:rsidRDefault="007825C9">
      <w:pPr>
        <w:rPr>
          <w:b/>
        </w:rPr>
      </w:pPr>
    </w:p>
    <w:p w14:paraId="10ACA52E" w14:textId="04C7D2C1" w:rsidR="00462474" w:rsidRPr="0074544E" w:rsidRDefault="00462474">
      <w:pPr>
        <w:rPr>
          <w:b/>
        </w:rPr>
      </w:pPr>
      <w:r w:rsidRPr="00B60817">
        <w:rPr>
          <w:b/>
        </w:rPr>
        <w:t>If the answer is</w:t>
      </w:r>
      <w:r w:rsidRPr="006C5F85">
        <w:rPr>
          <w:b/>
        </w:rPr>
        <w:t xml:space="preserve"> </w:t>
      </w:r>
      <w:r w:rsidR="00546E7A">
        <w:rPr>
          <w:b/>
          <w:u w:val="single"/>
        </w:rPr>
        <w:t>“Y</w:t>
      </w:r>
      <w:r w:rsidRPr="00B60817">
        <w:rPr>
          <w:b/>
          <w:u w:val="single"/>
        </w:rPr>
        <w:t>es</w:t>
      </w:r>
      <w:r w:rsidR="00546E7A">
        <w:rPr>
          <w:b/>
          <w:u w:val="single"/>
        </w:rPr>
        <w:t>”</w:t>
      </w:r>
      <w:r w:rsidRPr="00B60817">
        <w:rPr>
          <w:b/>
        </w:rPr>
        <w:t xml:space="preserve"> </w:t>
      </w:r>
      <w:r w:rsidR="008E0ADE">
        <w:rPr>
          <w:b/>
        </w:rPr>
        <w:t xml:space="preserve">answer section 2 </w:t>
      </w:r>
      <w:r w:rsidR="00BF6316" w:rsidRPr="008E0ADE">
        <w:rPr>
          <w:b/>
          <w:u w:val="single"/>
        </w:rPr>
        <w:t>only,</w:t>
      </w:r>
      <w:r w:rsidR="00BF6316">
        <w:rPr>
          <w:b/>
        </w:rPr>
        <w:t xml:space="preserve"> and</w:t>
      </w:r>
      <w:r w:rsidR="00546E7A">
        <w:rPr>
          <w:b/>
        </w:rPr>
        <w:t xml:space="preserve"> if the answer is </w:t>
      </w:r>
      <w:r w:rsidR="00546E7A" w:rsidRPr="00BA5FE1">
        <w:rPr>
          <w:b/>
          <w:u w:val="single"/>
        </w:rPr>
        <w:t>“No”</w:t>
      </w:r>
      <w:r w:rsidR="00546E7A">
        <w:rPr>
          <w:b/>
        </w:rPr>
        <w:t xml:space="preserve"> </w:t>
      </w:r>
      <w:r w:rsidR="008E0ADE">
        <w:rPr>
          <w:b/>
        </w:rPr>
        <w:t>answer</w:t>
      </w:r>
      <w:r w:rsidR="00546E7A">
        <w:rPr>
          <w:b/>
        </w:rPr>
        <w:t xml:space="preserve"> </w:t>
      </w:r>
      <w:r w:rsidR="006C5F85">
        <w:rPr>
          <w:b/>
        </w:rPr>
        <w:t xml:space="preserve">Section </w:t>
      </w:r>
      <w:r w:rsidR="00546E7A">
        <w:rPr>
          <w:b/>
        </w:rPr>
        <w:t>3</w:t>
      </w:r>
      <w:r w:rsidR="008E0ADE">
        <w:rPr>
          <w:b/>
        </w:rPr>
        <w:t xml:space="preserve"> </w:t>
      </w:r>
      <w:r w:rsidR="008E0ADE" w:rsidRPr="008E0ADE">
        <w:rPr>
          <w:b/>
          <w:u w:val="single"/>
        </w:rPr>
        <w:t>only</w:t>
      </w:r>
      <w:r>
        <w:rPr>
          <w:b/>
        </w:rPr>
        <w:t>.</w:t>
      </w:r>
    </w:p>
    <w:p w14:paraId="2FD51EEA" w14:textId="77777777" w:rsidR="007C2BE9" w:rsidRDefault="007C2BE9" w:rsidP="00B60817">
      <w:pPr>
        <w:rPr>
          <w:b/>
        </w:rPr>
      </w:pPr>
    </w:p>
    <w:p w14:paraId="00000009" w14:textId="105A4CD2" w:rsidR="007825C9" w:rsidRDefault="00546E7A" w:rsidP="00B60817">
      <w:pPr>
        <w:rPr>
          <w:b/>
        </w:rPr>
      </w:pPr>
      <w:r>
        <w:rPr>
          <w:b/>
        </w:rPr>
        <w:t xml:space="preserve">Section </w:t>
      </w:r>
      <w:r w:rsidR="00B60817">
        <w:rPr>
          <w:b/>
        </w:rPr>
        <w:t>2</w:t>
      </w:r>
    </w:p>
    <w:p w14:paraId="17A1EDD6" w14:textId="4F08AAB9" w:rsidR="00F432E7" w:rsidRDefault="00F432E7" w:rsidP="00B60817">
      <w:pPr>
        <w:rPr>
          <w:b/>
        </w:rPr>
      </w:pPr>
    </w:p>
    <w:p w14:paraId="1A8A6276" w14:textId="32AE5053" w:rsidR="00F432E7" w:rsidRDefault="000F0452" w:rsidP="00B60817">
      <w:r>
        <w:t xml:space="preserve">2.1. </w:t>
      </w:r>
      <w:r w:rsidR="00F432E7">
        <w:t>What is title?</w:t>
      </w:r>
    </w:p>
    <w:p w14:paraId="7349AB26" w14:textId="2C0CF513" w:rsidR="00F432E7" w:rsidRDefault="00F432E7" w:rsidP="00B60817"/>
    <w:p w14:paraId="5AA6334C" w14:textId="4518524C" w:rsidR="00F432E7" w:rsidRDefault="0085135F" w:rsidP="00B60817">
      <w:pPr>
        <w:rPr>
          <w:u w:val="single"/>
        </w:rPr>
      </w:pPr>
      <w:sdt>
        <w:sdtPr>
          <w:id w:val="161332744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432E7">
            <w:rPr>
              <w:rFonts w:ascii="MS Gothic" w:eastAsia="MS Gothic" w:hAnsi="MS Gothic" w:hint="eastAsia"/>
            </w:rPr>
            <w:t>☐</w:t>
          </w:r>
        </w:sdtContent>
      </w:sdt>
      <w:r w:rsidR="00F432E7">
        <w:tab/>
      </w:r>
      <w:r w:rsidR="00F432E7" w:rsidRPr="00F432E7">
        <w:rPr>
          <w:u w:val="single"/>
        </w:rPr>
        <w:t xml:space="preserve"> Director</w:t>
      </w:r>
      <w:r w:rsidR="00F432E7">
        <w:rPr>
          <w:u w:val="single"/>
        </w:rPr>
        <w:t xml:space="preserve"> </w:t>
      </w:r>
      <w:r w:rsidR="00F432E7" w:rsidRPr="00F432E7">
        <w:rPr>
          <w:u w:val="single"/>
        </w:rPr>
        <w:t>of AHPs</w:t>
      </w:r>
    </w:p>
    <w:p w14:paraId="5C6F3429" w14:textId="5201EA4B" w:rsidR="00F432E7" w:rsidRDefault="0085135F" w:rsidP="00B60817">
      <w:pPr>
        <w:rPr>
          <w:u w:val="single"/>
        </w:rPr>
      </w:pPr>
      <w:sdt>
        <w:sdtPr>
          <w:id w:val="-212646290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432E7">
            <w:rPr>
              <w:rFonts w:ascii="MS Gothic" w:eastAsia="MS Gothic" w:hAnsi="MS Gothic" w:hint="eastAsia"/>
            </w:rPr>
            <w:t>☐</w:t>
          </w:r>
        </w:sdtContent>
      </w:sdt>
      <w:r w:rsidR="00F432E7">
        <w:tab/>
      </w:r>
      <w:r w:rsidR="00F432E7" w:rsidRPr="00F432E7">
        <w:rPr>
          <w:u w:val="single"/>
        </w:rPr>
        <w:t xml:space="preserve"> Chief</w:t>
      </w:r>
      <w:r w:rsidR="00F432E7">
        <w:rPr>
          <w:u w:val="single"/>
        </w:rPr>
        <w:t xml:space="preserve"> </w:t>
      </w:r>
      <w:r w:rsidR="00F432E7" w:rsidRPr="00F432E7">
        <w:rPr>
          <w:u w:val="single"/>
        </w:rPr>
        <w:t>AHP</w:t>
      </w:r>
    </w:p>
    <w:p w14:paraId="0822A356" w14:textId="68A59C5C" w:rsidR="00F432E7" w:rsidRDefault="0085135F" w:rsidP="00B60817">
      <w:pPr>
        <w:rPr>
          <w:u w:val="single"/>
        </w:rPr>
      </w:pPr>
      <w:sdt>
        <w:sdtPr>
          <w:id w:val="-36167162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432E7">
            <w:rPr>
              <w:rFonts w:ascii="MS Gothic" w:eastAsia="MS Gothic" w:hAnsi="MS Gothic" w:hint="eastAsia"/>
            </w:rPr>
            <w:t>☐</w:t>
          </w:r>
        </w:sdtContent>
      </w:sdt>
      <w:r w:rsidR="00F432E7">
        <w:tab/>
      </w:r>
      <w:r w:rsidR="00F432E7" w:rsidRPr="00F432E7">
        <w:rPr>
          <w:u w:val="single"/>
        </w:rPr>
        <w:t xml:space="preserve"> Lead AHP</w:t>
      </w:r>
    </w:p>
    <w:p w14:paraId="2AFB70E3" w14:textId="430318E4" w:rsidR="000F0452" w:rsidRPr="00F432E7" w:rsidRDefault="0085135F" w:rsidP="00B60817">
      <w:sdt>
        <w:sdtPr>
          <w:id w:val="583501832"/>
          <w14:checkbox>
            <w14:checked w14:val="1"/>
            <w14:checkedState w14:val="2612" w14:font="MS Gothic"/>
            <w14:uncheckedState w14:val="2610" w14:font="MS Gothic"/>
          </w14:checkbox>
        </w:sdtPr>
        <w:sdtEndPr/>
        <w:sdtContent>
          <w:r w:rsidR="00A55B1D">
            <w:rPr>
              <w:rFonts w:ascii="MS Gothic" w:eastAsia="MS Gothic" w:hAnsi="MS Gothic" w:hint="eastAsia"/>
            </w:rPr>
            <w:t>☒</w:t>
          </w:r>
        </w:sdtContent>
      </w:sdt>
      <w:r w:rsidR="000F0452">
        <w:tab/>
        <w:t>Other</w:t>
      </w:r>
      <w:r w:rsidR="00845F8D">
        <w:t xml:space="preserve"> (</w:t>
      </w:r>
      <w:r w:rsidR="000F0452">
        <w:t>please</w:t>
      </w:r>
      <w:r w:rsidR="00845F8D">
        <w:t xml:space="preserve"> specify): </w:t>
      </w:r>
      <w:r w:rsidR="008A311E" w:rsidRPr="008A311E">
        <w:rPr>
          <w:u w:val="single"/>
        </w:rPr>
        <w:t>Executive Director of Therapies and Health Science</w:t>
      </w:r>
      <w:r w:rsidR="00D01413">
        <w:rPr>
          <w:u w:val="single"/>
        </w:rPr>
        <w:t>s</w:t>
      </w:r>
    </w:p>
    <w:p w14:paraId="1F4752E5" w14:textId="64889573" w:rsidR="00F432E7" w:rsidRDefault="00F432E7" w:rsidP="00B60817">
      <w:pPr>
        <w:rPr>
          <w:b/>
        </w:rPr>
      </w:pPr>
    </w:p>
    <w:p w14:paraId="66DA42C1" w14:textId="4E77010E" w:rsidR="002542A1" w:rsidRDefault="002542A1" w:rsidP="00B60817">
      <w:r>
        <w:t>2.2 When was the role of Director/Chief/Lead AHP or its equivalent first created within the Trust?</w:t>
      </w:r>
    </w:p>
    <w:p w14:paraId="60E65969" w14:textId="155079DB" w:rsidR="002542A1" w:rsidRDefault="002542A1" w:rsidP="00B60817"/>
    <w:p w14:paraId="4B5F7CA8" w14:textId="4C5FAEDF" w:rsidR="002542A1" w:rsidRPr="00971ABE" w:rsidRDefault="00652647" w:rsidP="00B60817">
      <w:pPr>
        <w:rPr>
          <w:b/>
          <w:u w:val="single"/>
        </w:rPr>
      </w:pPr>
      <w:r>
        <w:rPr>
          <w:u w:val="single"/>
        </w:rPr>
        <w:t>1 October 2009</w:t>
      </w:r>
    </w:p>
    <w:p w14:paraId="3F52529F" w14:textId="77777777" w:rsidR="00AC226A" w:rsidRPr="00B60817" w:rsidRDefault="00AC226A" w:rsidP="00B60817">
      <w:pPr>
        <w:rPr>
          <w:b/>
        </w:rPr>
      </w:pPr>
    </w:p>
    <w:p w14:paraId="651CDABE" w14:textId="1C0B3E08" w:rsidR="00120484" w:rsidRDefault="00B60817" w:rsidP="0074544E">
      <w:r>
        <w:t>2.</w:t>
      </w:r>
      <w:r w:rsidR="00810A82">
        <w:t>3</w:t>
      </w:r>
      <w:r>
        <w:t xml:space="preserve">. </w:t>
      </w:r>
      <w:r w:rsidR="00120484">
        <w:t xml:space="preserve">Is </w:t>
      </w:r>
      <w:r>
        <w:t>there someone currently in this post</w:t>
      </w:r>
      <w:r w:rsidR="00120484">
        <w:t>?</w:t>
      </w:r>
      <w:r>
        <w:t xml:space="preserve"> </w:t>
      </w:r>
    </w:p>
    <w:p w14:paraId="0000000A" w14:textId="3142A5F4" w:rsidR="007825C9" w:rsidRDefault="007825C9"/>
    <w:p w14:paraId="68EF7283" w14:textId="6AEA0B15" w:rsidR="00DE3E69" w:rsidRDefault="0085135F" w:rsidP="00DE3E69">
      <w:sdt>
        <w:sdtPr>
          <w:id w:val="1071308039"/>
          <w14:checkbox>
            <w14:checked w14:val="1"/>
            <w14:checkedState w14:val="2612" w14:font="MS Gothic"/>
            <w14:uncheckedState w14:val="2610" w14:font="MS Gothic"/>
          </w14:checkbox>
        </w:sdtPr>
        <w:sdtEndPr/>
        <w:sdtContent>
          <w:r w:rsidR="008A311E">
            <w:rPr>
              <w:rFonts w:ascii="MS Gothic" w:eastAsia="MS Gothic" w:hAnsi="MS Gothic" w:hint="eastAsia"/>
            </w:rPr>
            <w:t>☒</w:t>
          </w:r>
        </w:sdtContent>
      </w:sdt>
      <w:r w:rsidR="00DE3E69">
        <w:tab/>
        <w:t>Yes</w:t>
      </w:r>
    </w:p>
    <w:p w14:paraId="4508FC0F" w14:textId="7A29F8A4" w:rsidR="00DE3E69" w:rsidRDefault="0085135F" w:rsidP="00DE3E69">
      <w:sdt>
        <w:sdtPr>
          <w:id w:val="-91677534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930213">
            <w:rPr>
              <w:rFonts w:ascii="MS Gothic" w:eastAsia="MS Gothic" w:hAnsi="MS Gothic" w:hint="eastAsia"/>
            </w:rPr>
            <w:t>☐</w:t>
          </w:r>
        </w:sdtContent>
      </w:sdt>
      <w:r w:rsidR="00DE3E69">
        <w:t xml:space="preserve"> </w:t>
      </w:r>
      <w:r w:rsidR="00DE3E69">
        <w:tab/>
        <w:t>No</w:t>
      </w:r>
    </w:p>
    <w:p w14:paraId="6534E2F5" w14:textId="5B1C9822" w:rsidR="00DE3E69" w:rsidRDefault="00DE3E69" w:rsidP="00DE3E69"/>
    <w:p w14:paraId="7305247E" w14:textId="7A3C654D" w:rsidR="00DE3E69" w:rsidRDefault="00DE3E69" w:rsidP="00DE3E69">
      <w:r>
        <w:t>If no, why not?</w:t>
      </w:r>
    </w:p>
    <w:p w14:paraId="7A072A8A" w14:textId="340B9D70" w:rsidR="00DE3E69" w:rsidRDefault="00DE3E69" w:rsidP="00DE3E69"/>
    <w:p w14:paraId="6AAB03FB" w14:textId="03DCBBD5" w:rsidR="00DE3E69" w:rsidRDefault="00DE3E69" w:rsidP="00DE3E69">
      <w:pPr>
        <w:pBdr>
          <w:top w:val="single" w:sz="12" w:space="1" w:color="auto"/>
          <w:bottom w:val="single" w:sz="12" w:space="1" w:color="auto"/>
        </w:pBdr>
      </w:pPr>
    </w:p>
    <w:p w14:paraId="5CE0BB93" w14:textId="55DEA9ED" w:rsidR="00DE3E69" w:rsidRDefault="00DE3E69" w:rsidP="00DE3E69">
      <w:pPr>
        <w:pBdr>
          <w:bottom w:val="single" w:sz="12" w:space="1" w:color="auto"/>
          <w:between w:val="single" w:sz="12" w:space="1" w:color="auto"/>
        </w:pBdr>
      </w:pPr>
    </w:p>
    <w:p w14:paraId="3D7D4EB3" w14:textId="00FCF5B6" w:rsidR="00DE3E69" w:rsidRDefault="00DE3E69" w:rsidP="00DE3E69">
      <w:pPr>
        <w:pBdr>
          <w:bottom w:val="single" w:sz="12" w:space="1" w:color="auto"/>
          <w:between w:val="single" w:sz="12" w:space="1" w:color="auto"/>
        </w:pBdr>
      </w:pPr>
    </w:p>
    <w:p w14:paraId="1909862D" w14:textId="0C1650E8" w:rsidR="00DE3E69" w:rsidRDefault="00DE3E69" w:rsidP="00DE3E69">
      <w:pPr>
        <w:pBdr>
          <w:bottom w:val="single" w:sz="12" w:space="1" w:color="auto"/>
          <w:between w:val="single" w:sz="12" w:space="1" w:color="auto"/>
        </w:pBdr>
      </w:pPr>
    </w:p>
    <w:p w14:paraId="6C2DF501" w14:textId="6B9EA51B" w:rsidR="00DE3E69" w:rsidRDefault="00DE3E69" w:rsidP="00DE3E69">
      <w:pPr>
        <w:pBdr>
          <w:bottom w:val="single" w:sz="12" w:space="1" w:color="auto"/>
          <w:between w:val="single" w:sz="12" w:space="1" w:color="auto"/>
        </w:pBdr>
      </w:pPr>
    </w:p>
    <w:p w14:paraId="2FBB8D2A" w14:textId="1837AE7D" w:rsidR="00DE3E69" w:rsidRDefault="00DE3E69" w:rsidP="00DE3E69">
      <w:pPr>
        <w:pBdr>
          <w:bottom w:val="single" w:sz="12" w:space="1" w:color="auto"/>
          <w:between w:val="single" w:sz="12" w:space="1" w:color="auto"/>
        </w:pBdr>
      </w:pPr>
    </w:p>
    <w:p w14:paraId="7991951C" w14:textId="77777777" w:rsidR="00DE3E69" w:rsidRDefault="00DE3E69" w:rsidP="00DE3E69"/>
    <w:p w14:paraId="105D1067" w14:textId="765768C8" w:rsidR="00930213" w:rsidRDefault="00B60817">
      <w:r>
        <w:t>2.</w:t>
      </w:r>
      <w:r w:rsidR="00810A82">
        <w:t>4</w:t>
      </w:r>
      <w:r>
        <w:t xml:space="preserve">. </w:t>
      </w:r>
      <w:r w:rsidR="00F221EF">
        <w:t>If yes, a</w:t>
      </w:r>
      <w:r w:rsidR="002121FF">
        <w:t>re they registered as an allied health professional</w:t>
      </w:r>
      <w:r w:rsidR="00845F8D">
        <w:t xml:space="preserve"> (AHP)</w:t>
      </w:r>
      <w:r w:rsidR="002121FF">
        <w:t xml:space="preserve">? </w:t>
      </w:r>
    </w:p>
    <w:p w14:paraId="6A683C51" w14:textId="77777777" w:rsidR="00930213" w:rsidRDefault="00930213"/>
    <w:p w14:paraId="3A104F51" w14:textId="727BB843" w:rsidR="00930213" w:rsidRDefault="0085135F" w:rsidP="00930213">
      <w:sdt>
        <w:sdtPr>
          <w:id w:val="1684865853"/>
          <w14:checkbox>
            <w14:checked w14:val="1"/>
            <w14:checkedState w14:val="2612" w14:font="MS Gothic"/>
            <w14:uncheckedState w14:val="2610" w14:font="MS Gothic"/>
          </w14:checkbox>
        </w:sdtPr>
        <w:sdtEndPr/>
        <w:sdtContent>
          <w:r w:rsidR="008A311E">
            <w:rPr>
              <w:rFonts w:ascii="MS Gothic" w:eastAsia="MS Gothic" w:hAnsi="MS Gothic" w:hint="eastAsia"/>
            </w:rPr>
            <w:t>☒</w:t>
          </w:r>
        </w:sdtContent>
      </w:sdt>
      <w:r w:rsidR="00930213">
        <w:tab/>
        <w:t>Yes</w:t>
      </w:r>
    </w:p>
    <w:p w14:paraId="1EBFA27B" w14:textId="77777777" w:rsidR="00930213" w:rsidRDefault="0085135F" w:rsidP="00930213">
      <w:sdt>
        <w:sdtPr>
          <w:id w:val="-1925097645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930213">
            <w:rPr>
              <w:rFonts w:ascii="MS Gothic" w:eastAsia="MS Gothic" w:hAnsi="MS Gothic" w:hint="eastAsia"/>
            </w:rPr>
            <w:t>☐</w:t>
          </w:r>
        </w:sdtContent>
      </w:sdt>
      <w:r w:rsidR="00930213">
        <w:t xml:space="preserve"> </w:t>
      </w:r>
      <w:r w:rsidR="00930213">
        <w:tab/>
        <w:t>No</w:t>
      </w:r>
    </w:p>
    <w:p w14:paraId="050B299A" w14:textId="77777777" w:rsidR="00930213" w:rsidRDefault="00930213"/>
    <w:p w14:paraId="0000000B" w14:textId="125BC37C" w:rsidR="007825C9" w:rsidRDefault="002F2C7F">
      <w:r>
        <w:t xml:space="preserve">2.5 </w:t>
      </w:r>
      <w:r w:rsidR="002121FF">
        <w:t xml:space="preserve">If </w:t>
      </w:r>
      <w:r w:rsidR="00930213">
        <w:t>yes</w:t>
      </w:r>
      <w:r w:rsidR="002121FF">
        <w:t>, which profession?</w:t>
      </w:r>
    </w:p>
    <w:p w14:paraId="2374BF2E" w14:textId="16AA74C3" w:rsidR="00CC2DB2" w:rsidRDefault="00CC2DB2"/>
    <w:p w14:paraId="6ED62097" w14:textId="1261BD12" w:rsidR="00CC2DB2" w:rsidRDefault="0085135F" w:rsidP="008C446A">
      <w:pPr>
        <w:jc w:val="both"/>
      </w:pPr>
      <w:sdt>
        <w:sdtPr>
          <w:id w:val="1281220595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8C446A">
            <w:rPr>
              <w:rFonts w:ascii="MS Gothic" w:eastAsia="MS Gothic" w:hAnsi="MS Gothic" w:hint="eastAsia"/>
            </w:rPr>
            <w:t>☐</w:t>
          </w:r>
        </w:sdtContent>
      </w:sdt>
      <w:r w:rsidR="008C446A">
        <w:tab/>
      </w:r>
      <w:r w:rsidR="00CC2DB2">
        <w:t>Art Therapist</w:t>
      </w:r>
    </w:p>
    <w:p w14:paraId="27AD2FE7" w14:textId="51432CF6" w:rsidR="00CC2DB2" w:rsidRDefault="0085135F" w:rsidP="008C446A">
      <w:pPr>
        <w:jc w:val="both"/>
      </w:pPr>
      <w:sdt>
        <w:sdtPr>
          <w:id w:val="197787311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8C446A">
            <w:rPr>
              <w:rFonts w:ascii="MS Gothic" w:eastAsia="MS Gothic" w:hAnsi="MS Gothic" w:hint="eastAsia"/>
            </w:rPr>
            <w:t>☐</w:t>
          </w:r>
        </w:sdtContent>
      </w:sdt>
      <w:r w:rsidR="008C446A">
        <w:tab/>
        <w:t xml:space="preserve"> </w:t>
      </w:r>
      <w:r w:rsidR="00CC2DB2">
        <w:t>Drama therapist</w:t>
      </w:r>
    </w:p>
    <w:p w14:paraId="3A136BE3" w14:textId="7071EA31" w:rsidR="00CC2DB2" w:rsidRDefault="0085135F" w:rsidP="008C446A">
      <w:pPr>
        <w:jc w:val="both"/>
      </w:pPr>
      <w:sdt>
        <w:sdtPr>
          <w:id w:val="-31333887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8C446A">
            <w:rPr>
              <w:rFonts w:ascii="MS Gothic" w:eastAsia="MS Gothic" w:hAnsi="MS Gothic" w:hint="eastAsia"/>
            </w:rPr>
            <w:t>☐</w:t>
          </w:r>
        </w:sdtContent>
      </w:sdt>
      <w:r w:rsidR="008C446A">
        <w:tab/>
        <w:t xml:space="preserve"> </w:t>
      </w:r>
      <w:r w:rsidR="00CC2DB2">
        <w:t>Music therapist</w:t>
      </w:r>
    </w:p>
    <w:p w14:paraId="161EBB6F" w14:textId="5EC14E35" w:rsidR="00CC2DB2" w:rsidRDefault="0085135F" w:rsidP="008C446A">
      <w:pPr>
        <w:jc w:val="both"/>
      </w:pPr>
      <w:sdt>
        <w:sdtPr>
          <w:id w:val="-11844060"/>
          <w14:checkbox>
            <w14:checked w14:val="1"/>
            <w14:checkedState w14:val="2612" w14:font="MS Gothic"/>
            <w14:uncheckedState w14:val="2610" w14:font="MS Gothic"/>
          </w14:checkbox>
        </w:sdtPr>
        <w:sdtEndPr/>
        <w:sdtContent>
          <w:r w:rsidR="008A311E">
            <w:rPr>
              <w:rFonts w:ascii="MS Gothic" w:eastAsia="MS Gothic" w:hAnsi="MS Gothic" w:hint="eastAsia"/>
            </w:rPr>
            <w:t>☒</w:t>
          </w:r>
        </w:sdtContent>
      </w:sdt>
      <w:r w:rsidR="008C446A">
        <w:tab/>
        <w:t xml:space="preserve"> </w:t>
      </w:r>
      <w:r w:rsidR="00CC2DB2">
        <w:t>Chiropodist/podiatrist</w:t>
      </w:r>
    </w:p>
    <w:p w14:paraId="34094E3E" w14:textId="2E1D6BBF" w:rsidR="00CC2DB2" w:rsidRDefault="0085135F" w:rsidP="008C446A">
      <w:pPr>
        <w:jc w:val="both"/>
      </w:pPr>
      <w:sdt>
        <w:sdtPr>
          <w:id w:val="-117348875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8C446A">
            <w:rPr>
              <w:rFonts w:ascii="MS Gothic" w:eastAsia="MS Gothic" w:hAnsi="MS Gothic" w:hint="eastAsia"/>
            </w:rPr>
            <w:t>☐</w:t>
          </w:r>
        </w:sdtContent>
      </w:sdt>
      <w:r w:rsidR="008C446A">
        <w:tab/>
        <w:t xml:space="preserve"> </w:t>
      </w:r>
      <w:r w:rsidR="00CC2DB2">
        <w:t>Dietitian</w:t>
      </w:r>
    </w:p>
    <w:p w14:paraId="640B6DD9" w14:textId="5BD96D86" w:rsidR="00CC2DB2" w:rsidRDefault="0085135F" w:rsidP="008C446A">
      <w:pPr>
        <w:jc w:val="both"/>
      </w:pPr>
      <w:sdt>
        <w:sdtPr>
          <w:id w:val="-207412179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8C446A">
            <w:rPr>
              <w:rFonts w:ascii="MS Gothic" w:eastAsia="MS Gothic" w:hAnsi="MS Gothic" w:hint="eastAsia"/>
            </w:rPr>
            <w:t>☐</w:t>
          </w:r>
        </w:sdtContent>
      </w:sdt>
      <w:r w:rsidR="008C446A">
        <w:tab/>
        <w:t xml:space="preserve"> </w:t>
      </w:r>
      <w:r w:rsidR="00CC2DB2">
        <w:t>Occupational therapist</w:t>
      </w:r>
    </w:p>
    <w:p w14:paraId="2582090E" w14:textId="6E2F5279" w:rsidR="00CC2DB2" w:rsidRDefault="0085135F" w:rsidP="008C446A">
      <w:pPr>
        <w:jc w:val="both"/>
      </w:pPr>
      <w:sdt>
        <w:sdtPr>
          <w:id w:val="1164904271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8C446A">
            <w:rPr>
              <w:rFonts w:ascii="MS Gothic" w:eastAsia="MS Gothic" w:hAnsi="MS Gothic" w:hint="eastAsia"/>
            </w:rPr>
            <w:t>☐</w:t>
          </w:r>
        </w:sdtContent>
      </w:sdt>
      <w:r w:rsidR="008C446A">
        <w:tab/>
        <w:t xml:space="preserve"> </w:t>
      </w:r>
      <w:r w:rsidR="00CC2DB2">
        <w:t>Operating Department Practitioner</w:t>
      </w:r>
    </w:p>
    <w:p w14:paraId="08A23528" w14:textId="3991D28D" w:rsidR="00CC2DB2" w:rsidRDefault="0085135F" w:rsidP="008C446A">
      <w:pPr>
        <w:jc w:val="both"/>
      </w:pPr>
      <w:sdt>
        <w:sdtPr>
          <w:id w:val="-67494975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8C446A">
            <w:rPr>
              <w:rFonts w:ascii="MS Gothic" w:eastAsia="MS Gothic" w:hAnsi="MS Gothic" w:hint="eastAsia"/>
            </w:rPr>
            <w:t>☐</w:t>
          </w:r>
        </w:sdtContent>
      </w:sdt>
      <w:r w:rsidR="008C446A">
        <w:tab/>
        <w:t xml:space="preserve"> </w:t>
      </w:r>
      <w:r w:rsidR="00CC2DB2">
        <w:t>Orthoptist</w:t>
      </w:r>
    </w:p>
    <w:p w14:paraId="51DDF58E" w14:textId="561D59B1" w:rsidR="00CC2DB2" w:rsidRDefault="0085135F" w:rsidP="008C446A">
      <w:pPr>
        <w:jc w:val="both"/>
      </w:pPr>
      <w:sdt>
        <w:sdtPr>
          <w:id w:val="-124162901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8C446A">
            <w:rPr>
              <w:rFonts w:ascii="MS Gothic" w:eastAsia="MS Gothic" w:hAnsi="MS Gothic" w:hint="eastAsia"/>
            </w:rPr>
            <w:t>☐</w:t>
          </w:r>
        </w:sdtContent>
      </w:sdt>
      <w:r w:rsidR="008C446A">
        <w:tab/>
        <w:t xml:space="preserve"> </w:t>
      </w:r>
      <w:r w:rsidR="00CC2DB2">
        <w:t>Osteopath</w:t>
      </w:r>
    </w:p>
    <w:p w14:paraId="4B222100" w14:textId="2D2BE9CF" w:rsidR="00CC2DB2" w:rsidRDefault="0085135F" w:rsidP="008C446A">
      <w:pPr>
        <w:jc w:val="both"/>
      </w:pPr>
      <w:sdt>
        <w:sdtPr>
          <w:id w:val="69427158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8C446A">
            <w:rPr>
              <w:rFonts w:ascii="MS Gothic" w:eastAsia="MS Gothic" w:hAnsi="MS Gothic" w:hint="eastAsia"/>
            </w:rPr>
            <w:t>☐</w:t>
          </w:r>
        </w:sdtContent>
      </w:sdt>
      <w:r w:rsidR="008C446A">
        <w:tab/>
        <w:t xml:space="preserve"> </w:t>
      </w:r>
      <w:r w:rsidR="00CC2DB2">
        <w:t>Paramedic</w:t>
      </w:r>
    </w:p>
    <w:p w14:paraId="7758E3B9" w14:textId="156D2747" w:rsidR="00CC2DB2" w:rsidRDefault="0085135F" w:rsidP="008C446A">
      <w:pPr>
        <w:jc w:val="both"/>
      </w:pPr>
      <w:sdt>
        <w:sdtPr>
          <w:id w:val="-163186381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8C446A">
            <w:rPr>
              <w:rFonts w:ascii="MS Gothic" w:eastAsia="MS Gothic" w:hAnsi="MS Gothic" w:hint="eastAsia"/>
            </w:rPr>
            <w:t>☐</w:t>
          </w:r>
        </w:sdtContent>
      </w:sdt>
      <w:r w:rsidR="008C446A">
        <w:tab/>
        <w:t xml:space="preserve"> </w:t>
      </w:r>
      <w:r w:rsidR="00CC2DB2">
        <w:t>Physiotherapist</w:t>
      </w:r>
    </w:p>
    <w:p w14:paraId="28253189" w14:textId="39582AD3" w:rsidR="00CC2DB2" w:rsidRDefault="0085135F" w:rsidP="008C446A">
      <w:pPr>
        <w:jc w:val="both"/>
      </w:pPr>
      <w:sdt>
        <w:sdtPr>
          <w:id w:val="-180784529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8C446A">
            <w:rPr>
              <w:rFonts w:ascii="MS Gothic" w:eastAsia="MS Gothic" w:hAnsi="MS Gothic" w:hint="eastAsia"/>
            </w:rPr>
            <w:t>☐</w:t>
          </w:r>
        </w:sdtContent>
      </w:sdt>
      <w:r w:rsidR="008C446A">
        <w:tab/>
        <w:t xml:space="preserve"> </w:t>
      </w:r>
      <w:r w:rsidR="00CC2DB2">
        <w:t>Prosthetist</w:t>
      </w:r>
    </w:p>
    <w:p w14:paraId="35EA1C07" w14:textId="408E2A2D" w:rsidR="00CC2DB2" w:rsidRDefault="0085135F" w:rsidP="008C446A">
      <w:pPr>
        <w:jc w:val="both"/>
      </w:pPr>
      <w:sdt>
        <w:sdtPr>
          <w:id w:val="-50967270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8C446A">
            <w:rPr>
              <w:rFonts w:ascii="MS Gothic" w:eastAsia="MS Gothic" w:hAnsi="MS Gothic" w:hint="eastAsia"/>
            </w:rPr>
            <w:t>☐</w:t>
          </w:r>
        </w:sdtContent>
      </w:sdt>
      <w:r w:rsidR="008C446A">
        <w:tab/>
        <w:t xml:space="preserve"> </w:t>
      </w:r>
      <w:r w:rsidR="00CC2DB2">
        <w:t>Orthotist</w:t>
      </w:r>
    </w:p>
    <w:p w14:paraId="7142086A" w14:textId="44CBF5B9" w:rsidR="00CC2DB2" w:rsidRDefault="0085135F" w:rsidP="008C446A">
      <w:pPr>
        <w:jc w:val="both"/>
      </w:pPr>
      <w:sdt>
        <w:sdtPr>
          <w:id w:val="-40646438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8C446A">
            <w:rPr>
              <w:rFonts w:ascii="MS Gothic" w:eastAsia="MS Gothic" w:hAnsi="MS Gothic" w:hint="eastAsia"/>
            </w:rPr>
            <w:t>☐</w:t>
          </w:r>
        </w:sdtContent>
      </w:sdt>
      <w:r w:rsidR="008C446A">
        <w:tab/>
        <w:t xml:space="preserve"> </w:t>
      </w:r>
      <w:r w:rsidR="00CC2DB2">
        <w:t>Radiographer</w:t>
      </w:r>
    </w:p>
    <w:p w14:paraId="0D49BC7A" w14:textId="591423DB" w:rsidR="00CC2DB2" w:rsidRDefault="0085135F" w:rsidP="008C446A">
      <w:pPr>
        <w:jc w:val="both"/>
      </w:pPr>
      <w:sdt>
        <w:sdtPr>
          <w:id w:val="-374694398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8C446A">
            <w:rPr>
              <w:rFonts w:ascii="MS Gothic" w:eastAsia="MS Gothic" w:hAnsi="MS Gothic" w:hint="eastAsia"/>
            </w:rPr>
            <w:t>☐</w:t>
          </w:r>
        </w:sdtContent>
      </w:sdt>
      <w:r w:rsidR="008C446A">
        <w:tab/>
        <w:t xml:space="preserve"> </w:t>
      </w:r>
      <w:r w:rsidR="00CC2DB2">
        <w:t>Speech and language therapist</w:t>
      </w:r>
    </w:p>
    <w:p w14:paraId="0000000C" w14:textId="77777777" w:rsidR="007825C9" w:rsidRDefault="007825C9"/>
    <w:p w14:paraId="0000000D" w14:textId="65672537" w:rsidR="007825C9" w:rsidRDefault="00B60817">
      <w:r>
        <w:t>2.</w:t>
      </w:r>
      <w:r w:rsidR="002F2C7F">
        <w:t>6</w:t>
      </w:r>
      <w:r>
        <w:t>.</w:t>
      </w:r>
      <w:r w:rsidR="002121FF">
        <w:t xml:space="preserve"> If they </w:t>
      </w:r>
      <w:r>
        <w:t>are not registered</w:t>
      </w:r>
      <w:r w:rsidR="002121FF">
        <w:t xml:space="preserve"> as an AHP, what is their professional background?</w:t>
      </w:r>
    </w:p>
    <w:p w14:paraId="49243F39" w14:textId="765BFC39" w:rsidR="009C380C" w:rsidRDefault="009C380C"/>
    <w:p w14:paraId="1CBDA815" w14:textId="77777777" w:rsidR="009C380C" w:rsidRDefault="009C380C" w:rsidP="009C380C">
      <w:pPr>
        <w:pBdr>
          <w:bottom w:val="single" w:sz="12" w:space="1" w:color="auto"/>
          <w:between w:val="single" w:sz="12" w:space="1" w:color="auto"/>
        </w:pBdr>
      </w:pPr>
    </w:p>
    <w:p w14:paraId="0000000E" w14:textId="77777777" w:rsidR="007825C9" w:rsidRDefault="007825C9"/>
    <w:p w14:paraId="00000010" w14:textId="77777777" w:rsidR="007825C9" w:rsidRDefault="007825C9"/>
    <w:p w14:paraId="00000011" w14:textId="22B3E524" w:rsidR="007825C9" w:rsidRDefault="00B60817">
      <w:r>
        <w:t>2.</w:t>
      </w:r>
      <w:r w:rsidR="002F2C7F">
        <w:t>7.</w:t>
      </w:r>
      <w:r w:rsidR="00810A82">
        <w:t xml:space="preserve"> </w:t>
      </w:r>
      <w:r w:rsidR="002121FF">
        <w:t xml:space="preserve">Does this individual have a position on the </w:t>
      </w:r>
      <w:r w:rsidR="004978D1">
        <w:t>T</w:t>
      </w:r>
      <w:r w:rsidR="002121FF">
        <w:t>rust board?</w:t>
      </w:r>
    </w:p>
    <w:p w14:paraId="0C566B89" w14:textId="1807FF85" w:rsidR="00F53B20" w:rsidRDefault="00F53B20"/>
    <w:p w14:paraId="5C6A0F94" w14:textId="5A8BD44E" w:rsidR="00F53B20" w:rsidRDefault="0085135F" w:rsidP="00F53B20">
      <w:sdt>
        <w:sdtPr>
          <w:id w:val="-155389252"/>
          <w14:checkbox>
            <w14:checked w14:val="1"/>
            <w14:checkedState w14:val="2612" w14:font="MS Gothic"/>
            <w14:uncheckedState w14:val="2610" w14:font="MS Gothic"/>
          </w14:checkbox>
        </w:sdtPr>
        <w:sdtEndPr/>
        <w:sdtContent>
          <w:r w:rsidR="008A311E">
            <w:rPr>
              <w:rFonts w:ascii="MS Gothic" w:eastAsia="MS Gothic" w:hAnsi="MS Gothic" w:hint="eastAsia"/>
            </w:rPr>
            <w:t>☒</w:t>
          </w:r>
        </w:sdtContent>
      </w:sdt>
      <w:r w:rsidR="00F53B20">
        <w:tab/>
        <w:t>Yes</w:t>
      </w:r>
    </w:p>
    <w:p w14:paraId="05E24818" w14:textId="1A14C1A6" w:rsidR="00F53B20" w:rsidRDefault="0085135F">
      <w:sdt>
        <w:sdtPr>
          <w:id w:val="-198931916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53B20">
            <w:rPr>
              <w:rFonts w:ascii="MS Gothic" w:eastAsia="MS Gothic" w:hAnsi="MS Gothic" w:hint="eastAsia"/>
            </w:rPr>
            <w:t>☐</w:t>
          </w:r>
        </w:sdtContent>
      </w:sdt>
      <w:r w:rsidR="00F53B20">
        <w:t xml:space="preserve"> </w:t>
      </w:r>
      <w:r w:rsidR="00F53B20">
        <w:tab/>
        <w:t>No</w:t>
      </w:r>
    </w:p>
    <w:p w14:paraId="00000012" w14:textId="6B5257A8" w:rsidR="007825C9" w:rsidRDefault="007825C9"/>
    <w:p w14:paraId="50F9C889" w14:textId="5AC8BE86" w:rsidR="006A1041" w:rsidRDefault="006A1041"/>
    <w:p w14:paraId="6241F15F" w14:textId="79EB83A4" w:rsidR="00627FC0" w:rsidRDefault="00627FC0"/>
    <w:p w14:paraId="2CA70FD0" w14:textId="1E1410E3" w:rsidR="00A87AB0" w:rsidRDefault="00A87AB0" w:rsidP="00A87AB0">
      <w:r>
        <w:t>2.8. Which Allied Healthcare professions are employed by your Trust?</w:t>
      </w:r>
    </w:p>
    <w:p w14:paraId="5B2623BC" w14:textId="4CAF6300" w:rsidR="00627FC0" w:rsidRDefault="00A87AB0">
      <w:r>
        <w:t>(Please complete the table below)</w:t>
      </w:r>
    </w:p>
    <w:p w14:paraId="3316B9EC" w14:textId="1C8C8B74" w:rsidR="00627FC0" w:rsidRDefault="00627FC0"/>
    <w:p w14:paraId="56CE9FC8" w14:textId="6DE1BC9D" w:rsidR="00627FC0" w:rsidRDefault="00627FC0"/>
    <w:p w14:paraId="080DCF45" w14:textId="6067688C" w:rsidR="00627FC0" w:rsidRDefault="00627FC0"/>
    <w:p w14:paraId="7A22A17E" w14:textId="77777777" w:rsidR="00627FC0" w:rsidRDefault="00627FC0"/>
    <w:tbl>
      <w:tblPr>
        <w:tblStyle w:val="TableGrid"/>
        <w:tblW w:w="10343" w:type="dxa"/>
        <w:tblLook w:val="04A0" w:firstRow="1" w:lastRow="0" w:firstColumn="1" w:lastColumn="0" w:noHBand="0" w:noVBand="1"/>
      </w:tblPr>
      <w:tblGrid>
        <w:gridCol w:w="2547"/>
        <w:gridCol w:w="2835"/>
        <w:gridCol w:w="4961"/>
      </w:tblGrid>
      <w:tr w:rsidR="00405F07" w14:paraId="48DC283C" w14:textId="77777777" w:rsidTr="009B5058">
        <w:tc>
          <w:tcPr>
            <w:tcW w:w="2547" w:type="dxa"/>
          </w:tcPr>
          <w:p w14:paraId="7CEF30FF" w14:textId="77777777" w:rsidR="00405F07" w:rsidRDefault="00405F07" w:rsidP="00405F07">
            <w:pPr>
              <w:jc w:val="both"/>
            </w:pPr>
          </w:p>
        </w:tc>
        <w:tc>
          <w:tcPr>
            <w:tcW w:w="2835" w:type="dxa"/>
          </w:tcPr>
          <w:p w14:paraId="7F37A9C2" w14:textId="58ADDCE3" w:rsidR="00405F07" w:rsidRPr="00652647" w:rsidRDefault="00277EB9" w:rsidP="008E7A15">
            <w:pPr>
              <w:jc w:val="center"/>
            </w:pPr>
            <w:r w:rsidRPr="00652647">
              <w:t>Select the AHP professions employed by your Trust</w:t>
            </w:r>
          </w:p>
        </w:tc>
        <w:tc>
          <w:tcPr>
            <w:tcW w:w="4961" w:type="dxa"/>
          </w:tcPr>
          <w:p w14:paraId="157872E3" w14:textId="402B69D3" w:rsidR="00405F07" w:rsidRPr="00652647" w:rsidRDefault="00D8204E" w:rsidP="00D8204E">
            <w:pPr>
              <w:jc w:val="center"/>
            </w:pPr>
            <w:r w:rsidRPr="00652647">
              <w:t xml:space="preserve">If your Trust employs this profession, </w:t>
            </w:r>
            <w:r w:rsidR="00F95DE9" w:rsidRPr="00652647">
              <w:t xml:space="preserve">select if </w:t>
            </w:r>
            <w:r w:rsidRPr="00652647">
              <w:t>the Director/Chief/Lead AHP or its equivalent</w:t>
            </w:r>
            <w:r w:rsidR="00F95DE9" w:rsidRPr="00652647">
              <w:t xml:space="preserve"> leads/directs this profession</w:t>
            </w:r>
          </w:p>
        </w:tc>
      </w:tr>
      <w:tr w:rsidR="00405F07" w14:paraId="742EBC79" w14:textId="77777777" w:rsidTr="009B5058">
        <w:tc>
          <w:tcPr>
            <w:tcW w:w="2547" w:type="dxa"/>
          </w:tcPr>
          <w:p w14:paraId="79666B72" w14:textId="6428BDD1" w:rsidR="00405F07" w:rsidRDefault="00405F07" w:rsidP="00405F07">
            <w:pPr>
              <w:jc w:val="both"/>
            </w:pPr>
            <w:r>
              <w:t>Art Therapists</w:t>
            </w:r>
          </w:p>
        </w:tc>
        <w:tc>
          <w:tcPr>
            <w:tcW w:w="2835" w:type="dxa"/>
          </w:tcPr>
          <w:p w14:paraId="6934DD89" w14:textId="069020CF" w:rsidR="00405F07" w:rsidRDefault="0085135F" w:rsidP="00405F07">
            <w:pPr>
              <w:jc w:val="center"/>
            </w:pPr>
            <w:sdt>
              <w:sdtPr>
                <w:id w:val="-1788041225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8454C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  <w:tc>
          <w:tcPr>
            <w:tcW w:w="4961" w:type="dxa"/>
          </w:tcPr>
          <w:p w14:paraId="2C23CAFB" w14:textId="796D6CBF" w:rsidR="00405F07" w:rsidRDefault="0085135F" w:rsidP="00405F07">
            <w:pPr>
              <w:jc w:val="center"/>
            </w:pPr>
            <w:sdt>
              <w:sdtPr>
                <w:id w:val="1859008945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8A311E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</w:tr>
      <w:tr w:rsidR="00405F07" w14:paraId="188AC8E7" w14:textId="77777777" w:rsidTr="009B5058">
        <w:tc>
          <w:tcPr>
            <w:tcW w:w="2547" w:type="dxa"/>
          </w:tcPr>
          <w:p w14:paraId="40015E20" w14:textId="2A2797F2" w:rsidR="00405F07" w:rsidRDefault="00405F07" w:rsidP="00405F07">
            <w:r>
              <w:t>Drama therapists</w:t>
            </w:r>
          </w:p>
        </w:tc>
        <w:tc>
          <w:tcPr>
            <w:tcW w:w="2835" w:type="dxa"/>
          </w:tcPr>
          <w:p w14:paraId="0F84C852" w14:textId="4938532B" w:rsidR="00405F07" w:rsidRDefault="0085135F" w:rsidP="00405F07">
            <w:pPr>
              <w:jc w:val="center"/>
            </w:pPr>
            <w:sdt>
              <w:sdtPr>
                <w:id w:val="1765955099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405F07" w:rsidRPr="006939FD">
                  <w:rPr>
                    <w:rFonts w:ascii="MS Gothic" w:eastAsia="MS Gothic" w:hAnsi="MS Gothic" w:hint="eastAsia"/>
                  </w:rPr>
                  <w:t>☐</w:t>
                </w:r>
              </w:sdtContent>
            </w:sdt>
          </w:p>
        </w:tc>
        <w:tc>
          <w:tcPr>
            <w:tcW w:w="4961" w:type="dxa"/>
          </w:tcPr>
          <w:p w14:paraId="7405AB55" w14:textId="6761E915" w:rsidR="00405F07" w:rsidRDefault="0085135F" w:rsidP="00405F07">
            <w:pPr>
              <w:jc w:val="center"/>
            </w:pPr>
            <w:sdt>
              <w:sdtPr>
                <w:id w:val="-1391646814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405F07" w:rsidRPr="006939FD">
                  <w:rPr>
                    <w:rFonts w:ascii="MS Gothic" w:eastAsia="MS Gothic" w:hAnsi="MS Gothic" w:hint="eastAsia"/>
                  </w:rPr>
                  <w:t>☐</w:t>
                </w:r>
              </w:sdtContent>
            </w:sdt>
          </w:p>
        </w:tc>
      </w:tr>
      <w:tr w:rsidR="00405F07" w14:paraId="6FD360A8" w14:textId="77777777" w:rsidTr="009B5058">
        <w:tc>
          <w:tcPr>
            <w:tcW w:w="2547" w:type="dxa"/>
          </w:tcPr>
          <w:p w14:paraId="1F4A047C" w14:textId="1761678A" w:rsidR="00405F07" w:rsidRDefault="00405F07" w:rsidP="00405F07">
            <w:r>
              <w:t>Music therapists</w:t>
            </w:r>
          </w:p>
        </w:tc>
        <w:tc>
          <w:tcPr>
            <w:tcW w:w="2835" w:type="dxa"/>
          </w:tcPr>
          <w:p w14:paraId="759AD638" w14:textId="2BEE097F" w:rsidR="00405F07" w:rsidRDefault="0085135F" w:rsidP="00405F07">
            <w:pPr>
              <w:jc w:val="center"/>
            </w:pPr>
            <w:sdt>
              <w:sdtPr>
                <w:id w:val="565616125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405F07" w:rsidRPr="006939FD">
                  <w:rPr>
                    <w:rFonts w:ascii="MS Gothic" w:eastAsia="MS Gothic" w:hAnsi="MS Gothic" w:hint="eastAsia"/>
                  </w:rPr>
                  <w:t>☐</w:t>
                </w:r>
              </w:sdtContent>
            </w:sdt>
          </w:p>
        </w:tc>
        <w:tc>
          <w:tcPr>
            <w:tcW w:w="4961" w:type="dxa"/>
          </w:tcPr>
          <w:p w14:paraId="501925FE" w14:textId="15DF5871" w:rsidR="00405F07" w:rsidRDefault="0085135F" w:rsidP="00405F07">
            <w:pPr>
              <w:jc w:val="center"/>
            </w:pPr>
            <w:sdt>
              <w:sdtPr>
                <w:id w:val="1685012824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405F07" w:rsidRPr="006939FD">
                  <w:rPr>
                    <w:rFonts w:ascii="MS Gothic" w:eastAsia="MS Gothic" w:hAnsi="MS Gothic" w:hint="eastAsia"/>
                  </w:rPr>
                  <w:t>☐</w:t>
                </w:r>
              </w:sdtContent>
            </w:sdt>
          </w:p>
        </w:tc>
      </w:tr>
      <w:tr w:rsidR="00405F07" w14:paraId="0A289DAF" w14:textId="77777777" w:rsidTr="009B5058">
        <w:tc>
          <w:tcPr>
            <w:tcW w:w="2547" w:type="dxa"/>
          </w:tcPr>
          <w:p w14:paraId="1B2FEFA4" w14:textId="7F6D0788" w:rsidR="00405F07" w:rsidRDefault="00405F07" w:rsidP="00405F07">
            <w:r>
              <w:t>Chiropodists/podiatrists</w:t>
            </w:r>
          </w:p>
        </w:tc>
        <w:tc>
          <w:tcPr>
            <w:tcW w:w="2835" w:type="dxa"/>
          </w:tcPr>
          <w:p w14:paraId="19091B8E" w14:textId="688E9A95" w:rsidR="00405F07" w:rsidRDefault="0085135F" w:rsidP="00405F07">
            <w:pPr>
              <w:jc w:val="center"/>
            </w:pPr>
            <w:sdt>
              <w:sdtPr>
                <w:id w:val="-874691891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8454C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  <w:tc>
          <w:tcPr>
            <w:tcW w:w="4961" w:type="dxa"/>
          </w:tcPr>
          <w:p w14:paraId="0D72DA2D" w14:textId="5876D923" w:rsidR="00405F07" w:rsidRDefault="0085135F" w:rsidP="00405F07">
            <w:pPr>
              <w:jc w:val="center"/>
            </w:pPr>
            <w:sdt>
              <w:sdtPr>
                <w:id w:val="1755326216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8A311E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</w:tr>
      <w:tr w:rsidR="00405F07" w14:paraId="51C6F6B3" w14:textId="77777777" w:rsidTr="009B5058">
        <w:tc>
          <w:tcPr>
            <w:tcW w:w="2547" w:type="dxa"/>
          </w:tcPr>
          <w:p w14:paraId="1E2C7DAE" w14:textId="77777777" w:rsidR="00405F07" w:rsidRDefault="00405F07" w:rsidP="00405F07">
            <w:pPr>
              <w:jc w:val="both"/>
            </w:pPr>
            <w:r>
              <w:t>Dietitians</w:t>
            </w:r>
          </w:p>
          <w:p w14:paraId="5335F1EE" w14:textId="2081991D" w:rsidR="00405F07" w:rsidRDefault="00405F07" w:rsidP="00405F07">
            <w:r>
              <w:t>Occupational therapists</w:t>
            </w:r>
          </w:p>
        </w:tc>
        <w:tc>
          <w:tcPr>
            <w:tcW w:w="2835" w:type="dxa"/>
          </w:tcPr>
          <w:p w14:paraId="043D4261" w14:textId="77777777" w:rsidR="00405F07" w:rsidRDefault="0085135F" w:rsidP="00405F07">
            <w:pPr>
              <w:jc w:val="center"/>
            </w:pPr>
            <w:sdt>
              <w:sdtPr>
                <w:id w:val="15969277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8454C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  <w:p w14:paraId="578F0982" w14:textId="5DA8ED2F" w:rsidR="00B8454C" w:rsidRDefault="0085135F" w:rsidP="00405F07">
            <w:pPr>
              <w:jc w:val="center"/>
            </w:pPr>
            <w:sdt>
              <w:sdtPr>
                <w:id w:val="-996806322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8454C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  <w:tc>
          <w:tcPr>
            <w:tcW w:w="4961" w:type="dxa"/>
          </w:tcPr>
          <w:p w14:paraId="6A95A827" w14:textId="77777777" w:rsidR="00405F07" w:rsidRDefault="0085135F" w:rsidP="00405F07">
            <w:pPr>
              <w:jc w:val="center"/>
            </w:pPr>
            <w:sdt>
              <w:sdtPr>
                <w:id w:val="-1667619582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8A311E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  <w:p w14:paraId="256C9619" w14:textId="729D2859" w:rsidR="008A311E" w:rsidRDefault="0085135F" w:rsidP="00405F07">
            <w:pPr>
              <w:jc w:val="center"/>
            </w:pPr>
            <w:sdt>
              <w:sdtPr>
                <w:id w:val="21823251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8A311E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</w:tr>
      <w:tr w:rsidR="00405F07" w14:paraId="4F6D38B4" w14:textId="77777777" w:rsidTr="009B5058">
        <w:tc>
          <w:tcPr>
            <w:tcW w:w="2547" w:type="dxa"/>
          </w:tcPr>
          <w:p w14:paraId="58F32504" w14:textId="4143BF23" w:rsidR="00405F07" w:rsidRDefault="00405F07" w:rsidP="00405F07">
            <w:r>
              <w:t>Operating Department Practitioners</w:t>
            </w:r>
          </w:p>
        </w:tc>
        <w:tc>
          <w:tcPr>
            <w:tcW w:w="2835" w:type="dxa"/>
          </w:tcPr>
          <w:p w14:paraId="02DFEB31" w14:textId="33098855" w:rsidR="00405F07" w:rsidRDefault="0085135F" w:rsidP="00405F07">
            <w:pPr>
              <w:jc w:val="center"/>
            </w:pPr>
            <w:sdt>
              <w:sdtPr>
                <w:id w:val="722174686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8454C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  <w:tc>
          <w:tcPr>
            <w:tcW w:w="4961" w:type="dxa"/>
          </w:tcPr>
          <w:p w14:paraId="634E5705" w14:textId="397CB2D8" w:rsidR="00405F07" w:rsidRDefault="0085135F" w:rsidP="00405F07">
            <w:pPr>
              <w:jc w:val="center"/>
            </w:pPr>
            <w:sdt>
              <w:sdtPr>
                <w:id w:val="1784067114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8A311E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</w:tr>
      <w:tr w:rsidR="00405F07" w14:paraId="6C1D8007" w14:textId="77777777" w:rsidTr="009B5058">
        <w:tc>
          <w:tcPr>
            <w:tcW w:w="2547" w:type="dxa"/>
          </w:tcPr>
          <w:p w14:paraId="2C2532B9" w14:textId="432EC19F" w:rsidR="00405F07" w:rsidRDefault="00405F07" w:rsidP="00405F07">
            <w:pPr>
              <w:jc w:val="both"/>
            </w:pPr>
            <w:r>
              <w:t>Orthoptists</w:t>
            </w:r>
          </w:p>
        </w:tc>
        <w:tc>
          <w:tcPr>
            <w:tcW w:w="2835" w:type="dxa"/>
          </w:tcPr>
          <w:p w14:paraId="2A17BB2D" w14:textId="65A7BE53" w:rsidR="00405F07" w:rsidRDefault="0085135F" w:rsidP="00405F07">
            <w:pPr>
              <w:jc w:val="center"/>
            </w:pPr>
            <w:sdt>
              <w:sdtPr>
                <w:id w:val="-978838066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8454C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  <w:tc>
          <w:tcPr>
            <w:tcW w:w="4961" w:type="dxa"/>
          </w:tcPr>
          <w:p w14:paraId="6B746A43" w14:textId="02335D9F" w:rsidR="00405F07" w:rsidRDefault="0085135F" w:rsidP="00405F07">
            <w:pPr>
              <w:jc w:val="center"/>
            </w:pPr>
            <w:sdt>
              <w:sdtPr>
                <w:id w:val="-2074810396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8A311E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</w:tr>
      <w:tr w:rsidR="00405F07" w14:paraId="4239E472" w14:textId="77777777" w:rsidTr="009B5058">
        <w:tc>
          <w:tcPr>
            <w:tcW w:w="2547" w:type="dxa"/>
          </w:tcPr>
          <w:p w14:paraId="42C577C4" w14:textId="669D0F4A" w:rsidR="00405F07" w:rsidRDefault="00405F07" w:rsidP="00405F07">
            <w:pPr>
              <w:jc w:val="both"/>
            </w:pPr>
            <w:r>
              <w:t>Osteopaths</w:t>
            </w:r>
          </w:p>
        </w:tc>
        <w:tc>
          <w:tcPr>
            <w:tcW w:w="2835" w:type="dxa"/>
          </w:tcPr>
          <w:p w14:paraId="2C907159" w14:textId="6A6E08AC" w:rsidR="00405F07" w:rsidRDefault="0085135F" w:rsidP="00405F07">
            <w:pPr>
              <w:jc w:val="center"/>
            </w:pPr>
            <w:sdt>
              <w:sdtPr>
                <w:id w:val="178746271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405F07" w:rsidRPr="006939FD">
                  <w:rPr>
                    <w:rFonts w:ascii="MS Gothic" w:eastAsia="MS Gothic" w:hAnsi="MS Gothic" w:hint="eastAsia"/>
                  </w:rPr>
                  <w:t>☐</w:t>
                </w:r>
              </w:sdtContent>
            </w:sdt>
          </w:p>
        </w:tc>
        <w:tc>
          <w:tcPr>
            <w:tcW w:w="4961" w:type="dxa"/>
          </w:tcPr>
          <w:p w14:paraId="3C592053" w14:textId="4606F997" w:rsidR="00405F07" w:rsidRDefault="0085135F" w:rsidP="00405F07">
            <w:pPr>
              <w:jc w:val="center"/>
            </w:pPr>
            <w:sdt>
              <w:sdtPr>
                <w:id w:val="1255484504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405F07" w:rsidRPr="006939FD">
                  <w:rPr>
                    <w:rFonts w:ascii="MS Gothic" w:eastAsia="MS Gothic" w:hAnsi="MS Gothic" w:hint="eastAsia"/>
                  </w:rPr>
                  <w:t>☐</w:t>
                </w:r>
              </w:sdtContent>
            </w:sdt>
          </w:p>
        </w:tc>
      </w:tr>
      <w:tr w:rsidR="00405F07" w14:paraId="230347C3" w14:textId="77777777" w:rsidTr="009B5058">
        <w:tc>
          <w:tcPr>
            <w:tcW w:w="2547" w:type="dxa"/>
          </w:tcPr>
          <w:p w14:paraId="41FDD084" w14:textId="10A7B8B6" w:rsidR="00405F07" w:rsidRDefault="00405F07" w:rsidP="00405F07">
            <w:pPr>
              <w:jc w:val="both"/>
            </w:pPr>
            <w:r>
              <w:t>Paramedics</w:t>
            </w:r>
          </w:p>
        </w:tc>
        <w:tc>
          <w:tcPr>
            <w:tcW w:w="2835" w:type="dxa"/>
          </w:tcPr>
          <w:p w14:paraId="41352F65" w14:textId="631B7444" w:rsidR="00405F07" w:rsidRDefault="0085135F" w:rsidP="00405F07">
            <w:pPr>
              <w:jc w:val="center"/>
            </w:pPr>
            <w:sdt>
              <w:sdtPr>
                <w:id w:val="882899464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8A311E">
                  <w:rPr>
                    <w:rFonts w:ascii="MS Gothic" w:eastAsia="MS Gothic" w:hAnsi="MS Gothic" w:hint="eastAsia"/>
                  </w:rPr>
                  <w:t>☐</w:t>
                </w:r>
              </w:sdtContent>
            </w:sdt>
          </w:p>
        </w:tc>
        <w:tc>
          <w:tcPr>
            <w:tcW w:w="4961" w:type="dxa"/>
          </w:tcPr>
          <w:p w14:paraId="30680E8F" w14:textId="41833675" w:rsidR="00405F07" w:rsidRDefault="0085135F" w:rsidP="00405F07">
            <w:pPr>
              <w:jc w:val="center"/>
            </w:pPr>
            <w:sdt>
              <w:sdtPr>
                <w:id w:val="69227435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405F07" w:rsidRPr="006939FD">
                  <w:rPr>
                    <w:rFonts w:ascii="MS Gothic" w:eastAsia="MS Gothic" w:hAnsi="MS Gothic" w:hint="eastAsia"/>
                  </w:rPr>
                  <w:t>☐</w:t>
                </w:r>
              </w:sdtContent>
            </w:sdt>
          </w:p>
        </w:tc>
      </w:tr>
      <w:tr w:rsidR="00405F07" w14:paraId="0258D022" w14:textId="77777777" w:rsidTr="009B5058">
        <w:tc>
          <w:tcPr>
            <w:tcW w:w="2547" w:type="dxa"/>
          </w:tcPr>
          <w:p w14:paraId="4FE4C613" w14:textId="79458A51" w:rsidR="00405F07" w:rsidRDefault="00405F07" w:rsidP="00405F07">
            <w:r>
              <w:t>Physiotherapists</w:t>
            </w:r>
          </w:p>
        </w:tc>
        <w:tc>
          <w:tcPr>
            <w:tcW w:w="2835" w:type="dxa"/>
          </w:tcPr>
          <w:p w14:paraId="168FB6A0" w14:textId="59C7CF21" w:rsidR="00405F07" w:rsidRDefault="0085135F" w:rsidP="00405F07">
            <w:pPr>
              <w:jc w:val="center"/>
            </w:pPr>
            <w:sdt>
              <w:sdtPr>
                <w:id w:val="-1807843444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8454C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  <w:tc>
          <w:tcPr>
            <w:tcW w:w="4961" w:type="dxa"/>
          </w:tcPr>
          <w:p w14:paraId="225DC4EF" w14:textId="2F19BA0A" w:rsidR="00405F07" w:rsidRDefault="0085135F" w:rsidP="00405F07">
            <w:pPr>
              <w:jc w:val="center"/>
            </w:pPr>
            <w:sdt>
              <w:sdtPr>
                <w:id w:val="-1013375476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8A311E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</w:tr>
      <w:tr w:rsidR="00405F07" w14:paraId="6447C032" w14:textId="77777777" w:rsidTr="009B5058">
        <w:tc>
          <w:tcPr>
            <w:tcW w:w="2547" w:type="dxa"/>
          </w:tcPr>
          <w:p w14:paraId="24354A85" w14:textId="47DDF335" w:rsidR="00405F07" w:rsidRDefault="00405F07" w:rsidP="00405F07">
            <w:r>
              <w:t>Prosthetists</w:t>
            </w:r>
          </w:p>
        </w:tc>
        <w:tc>
          <w:tcPr>
            <w:tcW w:w="2835" w:type="dxa"/>
          </w:tcPr>
          <w:p w14:paraId="2B78A391" w14:textId="0BD24AA4" w:rsidR="00405F07" w:rsidRDefault="0085135F" w:rsidP="00405F07">
            <w:pPr>
              <w:jc w:val="center"/>
            </w:pPr>
            <w:sdt>
              <w:sdtPr>
                <w:id w:val="382911191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8454C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  <w:tc>
          <w:tcPr>
            <w:tcW w:w="4961" w:type="dxa"/>
          </w:tcPr>
          <w:p w14:paraId="4E27B496" w14:textId="4E0AE9E8" w:rsidR="00405F07" w:rsidRDefault="0085135F" w:rsidP="00405F07">
            <w:pPr>
              <w:jc w:val="center"/>
            </w:pPr>
            <w:sdt>
              <w:sdtPr>
                <w:id w:val="296726593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8A311E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</w:tr>
      <w:tr w:rsidR="00405F07" w14:paraId="3F2454EA" w14:textId="77777777" w:rsidTr="009B5058">
        <w:tc>
          <w:tcPr>
            <w:tcW w:w="2547" w:type="dxa"/>
          </w:tcPr>
          <w:p w14:paraId="2FA538F9" w14:textId="6DA7F0D5" w:rsidR="00405F07" w:rsidRDefault="00405F07" w:rsidP="00405F07">
            <w:r>
              <w:t>Orthotists</w:t>
            </w:r>
          </w:p>
        </w:tc>
        <w:tc>
          <w:tcPr>
            <w:tcW w:w="2835" w:type="dxa"/>
          </w:tcPr>
          <w:p w14:paraId="70877721" w14:textId="41461436" w:rsidR="00405F07" w:rsidRDefault="0085135F" w:rsidP="00405F07">
            <w:pPr>
              <w:jc w:val="center"/>
            </w:pPr>
            <w:sdt>
              <w:sdtPr>
                <w:id w:val="1736890054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8454C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  <w:tc>
          <w:tcPr>
            <w:tcW w:w="4961" w:type="dxa"/>
          </w:tcPr>
          <w:p w14:paraId="17F2228E" w14:textId="3753C4DE" w:rsidR="00405F07" w:rsidRDefault="0085135F" w:rsidP="00405F07">
            <w:pPr>
              <w:jc w:val="center"/>
            </w:pPr>
            <w:sdt>
              <w:sdtPr>
                <w:id w:val="2126585664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8A311E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</w:tr>
      <w:tr w:rsidR="00405F07" w14:paraId="67F861E4" w14:textId="77777777" w:rsidTr="009B5058">
        <w:tc>
          <w:tcPr>
            <w:tcW w:w="2547" w:type="dxa"/>
          </w:tcPr>
          <w:p w14:paraId="6FDA58BE" w14:textId="51CDC45B" w:rsidR="00405F07" w:rsidRDefault="00405F07" w:rsidP="00405F07">
            <w:r>
              <w:t>Radiographers</w:t>
            </w:r>
          </w:p>
        </w:tc>
        <w:tc>
          <w:tcPr>
            <w:tcW w:w="2835" w:type="dxa"/>
          </w:tcPr>
          <w:p w14:paraId="268B52A8" w14:textId="76E7B40F" w:rsidR="00405F07" w:rsidRDefault="0085135F" w:rsidP="00405F07">
            <w:pPr>
              <w:jc w:val="center"/>
            </w:pPr>
            <w:sdt>
              <w:sdtPr>
                <w:id w:val="-1673716141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8454C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  <w:tc>
          <w:tcPr>
            <w:tcW w:w="4961" w:type="dxa"/>
          </w:tcPr>
          <w:p w14:paraId="49EEC495" w14:textId="3A44F877" w:rsidR="00405F07" w:rsidRDefault="0085135F" w:rsidP="00405F07">
            <w:pPr>
              <w:jc w:val="center"/>
            </w:pPr>
            <w:sdt>
              <w:sdtPr>
                <w:id w:val="-730614937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8A311E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</w:tr>
      <w:tr w:rsidR="00405F07" w14:paraId="65E63ACC" w14:textId="77777777" w:rsidTr="009B5058">
        <w:tc>
          <w:tcPr>
            <w:tcW w:w="2547" w:type="dxa"/>
          </w:tcPr>
          <w:p w14:paraId="3ED058E5" w14:textId="29C1AA00" w:rsidR="00405F07" w:rsidRDefault="00405F07" w:rsidP="00405F07">
            <w:r>
              <w:t>Speech and language therapists</w:t>
            </w:r>
          </w:p>
        </w:tc>
        <w:tc>
          <w:tcPr>
            <w:tcW w:w="2835" w:type="dxa"/>
          </w:tcPr>
          <w:p w14:paraId="59EF26B3" w14:textId="6B4FEA09" w:rsidR="00405F07" w:rsidRDefault="0085135F" w:rsidP="00405F07">
            <w:pPr>
              <w:jc w:val="center"/>
            </w:pPr>
            <w:sdt>
              <w:sdtPr>
                <w:id w:val="-451636865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8454C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  <w:tc>
          <w:tcPr>
            <w:tcW w:w="4961" w:type="dxa"/>
          </w:tcPr>
          <w:p w14:paraId="46AC953E" w14:textId="5452562D" w:rsidR="00405F07" w:rsidRDefault="0085135F" w:rsidP="00405F07">
            <w:pPr>
              <w:jc w:val="center"/>
            </w:pPr>
            <w:sdt>
              <w:sdtPr>
                <w:id w:val="583188893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8A311E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</w:tr>
    </w:tbl>
    <w:p w14:paraId="44002E32" w14:textId="77777777" w:rsidR="008059FF" w:rsidRDefault="008059FF"/>
    <w:p w14:paraId="00000014" w14:textId="77777777" w:rsidR="007825C9" w:rsidRDefault="007825C9" w:rsidP="00B60817">
      <w:pPr>
        <w:jc w:val="both"/>
      </w:pPr>
    </w:p>
    <w:p w14:paraId="00000051" w14:textId="6A0671B0" w:rsidR="007825C9" w:rsidRPr="00B60817" w:rsidRDefault="00546E7A" w:rsidP="00B60817">
      <w:pPr>
        <w:rPr>
          <w:b/>
        </w:rPr>
      </w:pPr>
      <w:r>
        <w:rPr>
          <w:b/>
        </w:rPr>
        <w:t xml:space="preserve">Section </w:t>
      </w:r>
      <w:r w:rsidR="00B60817">
        <w:rPr>
          <w:b/>
        </w:rPr>
        <w:t xml:space="preserve">3. </w:t>
      </w:r>
    </w:p>
    <w:p w14:paraId="00000052" w14:textId="77777777" w:rsidR="007825C9" w:rsidRDefault="007825C9"/>
    <w:p w14:paraId="00000053" w14:textId="08AF7288" w:rsidR="007825C9" w:rsidRDefault="002121FF">
      <w:r>
        <w:t xml:space="preserve">It has been shown that </w:t>
      </w:r>
      <w:r w:rsidRPr="0074544E">
        <w:rPr>
          <w:i/>
          <w:iCs/>
        </w:rPr>
        <w:t xml:space="preserve">“there are benefits to improvement activity, as well as to the visibility and influence of the AHP workforce on the </w:t>
      </w:r>
      <w:r w:rsidR="004978D1">
        <w:rPr>
          <w:i/>
          <w:iCs/>
        </w:rPr>
        <w:t>T</w:t>
      </w:r>
      <w:r w:rsidRPr="0074544E">
        <w:rPr>
          <w:i/>
          <w:iCs/>
        </w:rPr>
        <w:t>rust’s priorities when there is a designated AHP lead</w:t>
      </w:r>
      <w:r w:rsidR="003B5681">
        <w:t xml:space="preserve">”, and </w:t>
      </w:r>
      <w:r>
        <w:t xml:space="preserve">that these roles </w:t>
      </w:r>
      <w:r w:rsidR="00A87AB0">
        <w:t>should be</w:t>
      </w:r>
      <w:r>
        <w:t xml:space="preserve"> put in place in each </w:t>
      </w:r>
      <w:r w:rsidR="004978D1">
        <w:t>T</w:t>
      </w:r>
      <w:r>
        <w:t>rust</w:t>
      </w:r>
      <w:r w:rsidR="003B5681">
        <w:fldChar w:fldCharType="begin" w:fldLock="1"/>
      </w:r>
      <w:r w:rsidR="007A409C">
        <w:instrText>ADDIN CSL_CITATION {"citationItems":[{"id":"ITEM-1","itemData":{"abstract":"AHPs are the NHS’s third largest clinical workforce. Their practice is integral to most clinical pathways. They work across organisational boundaries, providing solution-focused, goal-centred care to support patients’ independence. As the NHS Long Term Plan2 notes, there has never been such a need to harness the AHP workforce’s potential for transforming healthcare. Successful outcomes will depend on effective leadership at all levels and across the entire AHP workforce – but without dedicated strategic AHP leadership, these outcomes will not be truly recognised.","author":[{"dropping-particle":"","family":"NHS England and NHS Improvement","given":"","non-dropping-particle":"","parse-names":false,"suffix":""}],"id":"ITEM-1","issue":"July","issued":{"date-parts":[["2019"]]},"title":"Investing in chief allied health professionals: insights from trust executives","type":"article-journal"},"uris":["http://www.mendeley.com/documents/?uuid=38cd346f-3436-4822-8f6c-e86556bd5001"]},{"id":"ITEM-2","itemData":{"author":[{"dropping-particle":"","family":"NHS England and NHS Improvement","given":"","non-dropping-particle":"","parse-names":false,"suffix":""}],"id":"ITEM-2","issued":{"date-parts":[["2019"]]},"title":"Developing allied health professional leaders: a guide for trust boards and clinicians","type":"report"},"uris":["http://www.mendeley.com/documents/?uuid=d5f3f639-eaf3-32ab-9fde-d9a3c192af93"]}],"mendeley":{"formattedCitation":"&lt;sup&gt;1,2&lt;/sup&gt;","plainTextFormattedCitation":"1,2","previouslyFormattedCitation":"&lt;sup&gt;1,2&lt;/sup&gt;"},"properties":{"noteIndex":0},"schema":"https://github.com/citation-style-language/schema/raw/master/csl-citation.json"}</w:instrText>
      </w:r>
      <w:r w:rsidR="003B5681">
        <w:fldChar w:fldCharType="separate"/>
      </w:r>
      <w:r w:rsidR="003B5681" w:rsidRPr="003B5681">
        <w:rPr>
          <w:noProof/>
          <w:vertAlign w:val="superscript"/>
        </w:rPr>
        <w:t>1,2</w:t>
      </w:r>
      <w:r w:rsidR="003B5681">
        <w:fldChar w:fldCharType="end"/>
      </w:r>
      <w:r>
        <w:t>.</w:t>
      </w:r>
      <w:r w:rsidR="00E972CF">
        <w:t xml:space="preserve"> </w:t>
      </w:r>
    </w:p>
    <w:p w14:paraId="00000054" w14:textId="079B53B0" w:rsidR="007825C9" w:rsidRPr="008A311E" w:rsidRDefault="007825C9">
      <w:pPr>
        <w:rPr>
          <w:b/>
        </w:rPr>
      </w:pPr>
    </w:p>
    <w:p w14:paraId="6CE63FE2" w14:textId="2BF463D0" w:rsidR="008A311E" w:rsidRPr="008A311E" w:rsidRDefault="008A311E">
      <w:pPr>
        <w:rPr>
          <w:b/>
        </w:rPr>
      </w:pPr>
    </w:p>
    <w:p w14:paraId="00000057" w14:textId="2F478312" w:rsidR="007825C9" w:rsidRDefault="00B60817">
      <w:r>
        <w:t>3.1.</w:t>
      </w:r>
      <w:r w:rsidR="002121FF">
        <w:t xml:space="preserve"> Do you expect to </w:t>
      </w:r>
      <w:r w:rsidR="00120484">
        <w:t>advertise/create</w:t>
      </w:r>
      <w:r w:rsidR="002121FF">
        <w:t xml:space="preserve"> a job role meeting the above description within the next 6 months? </w:t>
      </w:r>
    </w:p>
    <w:p w14:paraId="00000058" w14:textId="212C293A" w:rsidR="007825C9" w:rsidRDefault="007825C9"/>
    <w:p w14:paraId="5116A420" w14:textId="77777777" w:rsidR="009C608A" w:rsidRDefault="0085135F" w:rsidP="009C608A">
      <w:sdt>
        <w:sdtPr>
          <w:id w:val="-186243002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9C608A">
            <w:rPr>
              <w:rFonts w:ascii="MS Gothic" w:eastAsia="MS Gothic" w:hAnsi="MS Gothic" w:hint="eastAsia"/>
            </w:rPr>
            <w:t>☐</w:t>
          </w:r>
        </w:sdtContent>
      </w:sdt>
      <w:r w:rsidR="009C608A">
        <w:tab/>
        <w:t>Yes</w:t>
      </w:r>
    </w:p>
    <w:p w14:paraId="6CA33E42" w14:textId="77777777" w:rsidR="009C608A" w:rsidRDefault="0085135F" w:rsidP="009C608A">
      <w:sdt>
        <w:sdtPr>
          <w:id w:val="138698931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9C608A">
            <w:rPr>
              <w:rFonts w:ascii="MS Gothic" w:eastAsia="MS Gothic" w:hAnsi="MS Gothic" w:hint="eastAsia"/>
            </w:rPr>
            <w:t>☐</w:t>
          </w:r>
        </w:sdtContent>
      </w:sdt>
      <w:r w:rsidR="009C608A">
        <w:t xml:space="preserve"> </w:t>
      </w:r>
      <w:r w:rsidR="009C608A">
        <w:tab/>
        <w:t>No</w:t>
      </w:r>
    </w:p>
    <w:p w14:paraId="36364BCB" w14:textId="77777777" w:rsidR="009C608A" w:rsidRDefault="009C608A"/>
    <w:p w14:paraId="00000059" w14:textId="6152FF2B" w:rsidR="007825C9" w:rsidRDefault="00B60817">
      <w:r>
        <w:t xml:space="preserve">3.2. </w:t>
      </w:r>
      <w:r w:rsidR="002121FF">
        <w:t xml:space="preserve">If no, are you planning to </w:t>
      </w:r>
      <w:r w:rsidR="00120484">
        <w:t xml:space="preserve">advertise/create </w:t>
      </w:r>
      <w:r w:rsidR="002121FF">
        <w:t>this role in the long term 12-24 months?</w:t>
      </w:r>
    </w:p>
    <w:p w14:paraId="0000005A" w14:textId="5E1F369F" w:rsidR="007825C9" w:rsidRDefault="007825C9"/>
    <w:p w14:paraId="5B492E1B" w14:textId="77777777" w:rsidR="00B773DC" w:rsidRDefault="0085135F" w:rsidP="00B773DC">
      <w:sdt>
        <w:sdtPr>
          <w:id w:val="213998708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B773DC">
            <w:rPr>
              <w:rFonts w:ascii="MS Gothic" w:eastAsia="MS Gothic" w:hAnsi="MS Gothic" w:hint="eastAsia"/>
            </w:rPr>
            <w:t>☐</w:t>
          </w:r>
        </w:sdtContent>
      </w:sdt>
      <w:r w:rsidR="00B773DC">
        <w:tab/>
        <w:t>Yes</w:t>
      </w:r>
    </w:p>
    <w:p w14:paraId="217AB3B4" w14:textId="0531F161" w:rsidR="00B773DC" w:rsidRDefault="0085135F" w:rsidP="00B773DC">
      <w:sdt>
        <w:sdtPr>
          <w:id w:val="1572238691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B773DC">
            <w:rPr>
              <w:rFonts w:ascii="MS Gothic" w:eastAsia="MS Gothic" w:hAnsi="MS Gothic" w:hint="eastAsia"/>
            </w:rPr>
            <w:t>☐</w:t>
          </w:r>
        </w:sdtContent>
      </w:sdt>
      <w:r w:rsidR="00B773DC">
        <w:t xml:space="preserve"> </w:t>
      </w:r>
      <w:r w:rsidR="00B773DC">
        <w:tab/>
        <w:t>No</w:t>
      </w:r>
    </w:p>
    <w:p w14:paraId="6805C9F0" w14:textId="0766E076" w:rsidR="00712A8D" w:rsidRDefault="00712A8D" w:rsidP="00B773DC"/>
    <w:p w14:paraId="00D30460" w14:textId="52637835" w:rsidR="00712A8D" w:rsidRDefault="002F2C7F" w:rsidP="00712A8D">
      <w:r>
        <w:t xml:space="preserve">3.3 </w:t>
      </w:r>
      <w:r w:rsidR="00712A8D">
        <w:t xml:space="preserve">If no, </w:t>
      </w:r>
      <w:r w:rsidR="00E972CF">
        <w:t>what has been the main barrier/s that are preventing a job role meeting the above description from being created in the long term (12-24months)?</w:t>
      </w:r>
    </w:p>
    <w:p w14:paraId="3A5B7ED0" w14:textId="3AEEA534" w:rsidR="00712A8D" w:rsidRDefault="008529D0" w:rsidP="008529D0">
      <w:pPr>
        <w:tabs>
          <w:tab w:val="left" w:pos="8390"/>
        </w:tabs>
      </w:pPr>
      <w:r>
        <w:lastRenderedPageBreak/>
        <w:tab/>
      </w:r>
    </w:p>
    <w:p w14:paraId="631CC448" w14:textId="77777777" w:rsidR="00712A8D" w:rsidRDefault="00712A8D" w:rsidP="00712A8D">
      <w:pPr>
        <w:pBdr>
          <w:top w:val="single" w:sz="12" w:space="1" w:color="auto"/>
          <w:bottom w:val="single" w:sz="12" w:space="1" w:color="auto"/>
        </w:pBdr>
      </w:pPr>
    </w:p>
    <w:p w14:paraId="61A2F7D7" w14:textId="77777777" w:rsidR="00712A8D" w:rsidRDefault="00712A8D" w:rsidP="00712A8D">
      <w:pPr>
        <w:pBdr>
          <w:bottom w:val="single" w:sz="12" w:space="1" w:color="auto"/>
          <w:between w:val="single" w:sz="12" w:space="1" w:color="auto"/>
        </w:pBdr>
      </w:pPr>
    </w:p>
    <w:p w14:paraId="440ACC58" w14:textId="77777777" w:rsidR="00712A8D" w:rsidRDefault="00712A8D" w:rsidP="00712A8D">
      <w:pPr>
        <w:pBdr>
          <w:bottom w:val="single" w:sz="12" w:space="1" w:color="auto"/>
          <w:between w:val="single" w:sz="12" w:space="1" w:color="auto"/>
        </w:pBdr>
      </w:pPr>
    </w:p>
    <w:p w14:paraId="6D4E329E" w14:textId="77777777" w:rsidR="00712A8D" w:rsidRDefault="00712A8D" w:rsidP="00712A8D">
      <w:pPr>
        <w:pBdr>
          <w:bottom w:val="single" w:sz="12" w:space="1" w:color="auto"/>
          <w:between w:val="single" w:sz="12" w:space="1" w:color="auto"/>
        </w:pBdr>
      </w:pPr>
    </w:p>
    <w:p w14:paraId="6BF8D1C1" w14:textId="77777777" w:rsidR="00712A8D" w:rsidRDefault="00712A8D" w:rsidP="00712A8D">
      <w:pPr>
        <w:pBdr>
          <w:bottom w:val="single" w:sz="12" w:space="1" w:color="auto"/>
          <w:between w:val="single" w:sz="12" w:space="1" w:color="auto"/>
        </w:pBdr>
      </w:pPr>
    </w:p>
    <w:p w14:paraId="4393CAC8" w14:textId="77777777" w:rsidR="00712A8D" w:rsidRDefault="00712A8D" w:rsidP="00712A8D">
      <w:pPr>
        <w:pBdr>
          <w:bottom w:val="single" w:sz="12" w:space="1" w:color="auto"/>
          <w:between w:val="single" w:sz="12" w:space="1" w:color="auto"/>
        </w:pBdr>
      </w:pPr>
    </w:p>
    <w:p w14:paraId="10BDC6EB" w14:textId="77777777" w:rsidR="00712A8D" w:rsidRDefault="00712A8D" w:rsidP="00B773DC"/>
    <w:p w14:paraId="6E7F5557" w14:textId="77777777" w:rsidR="00B773DC" w:rsidRDefault="00B773DC"/>
    <w:p w14:paraId="0000005B" w14:textId="432578CD" w:rsidR="007825C9" w:rsidRPr="00652647" w:rsidRDefault="00B60817">
      <w:r w:rsidRPr="00652647">
        <w:t>3.</w:t>
      </w:r>
      <w:r w:rsidR="002F2C7F" w:rsidRPr="00652647">
        <w:t>4</w:t>
      </w:r>
      <w:r w:rsidRPr="00652647">
        <w:t xml:space="preserve">. </w:t>
      </w:r>
      <w:r w:rsidR="00BF6316" w:rsidRPr="00652647">
        <w:t>Is</w:t>
      </w:r>
      <w:r w:rsidR="002121FF" w:rsidRPr="00652647">
        <w:t xml:space="preserve"> your </w:t>
      </w:r>
      <w:r w:rsidR="004978D1" w:rsidRPr="00652647">
        <w:t>T</w:t>
      </w:r>
      <w:r w:rsidR="002121FF" w:rsidRPr="00652647">
        <w:t xml:space="preserve">rust aware of the </w:t>
      </w:r>
      <w:r w:rsidR="00F221EF" w:rsidRPr="00652647">
        <w:t xml:space="preserve">NHS England and NHS Improvement strategy (2019 </w:t>
      </w:r>
      <w:r w:rsidR="00F221EF" w:rsidRPr="00652647">
        <w:rPr>
          <w:i/>
          <w:iCs/>
        </w:rPr>
        <w:t>Investing in chief allied health professionals: insights from trust executives</w:t>
      </w:r>
      <w:r w:rsidR="00F221EF" w:rsidRPr="00652647">
        <w:t xml:space="preserve">.) </w:t>
      </w:r>
      <w:r w:rsidR="002121FF" w:rsidRPr="00652647">
        <w:t>to have designated AHP leads?</w:t>
      </w:r>
    </w:p>
    <w:p w14:paraId="5C4B9D92" w14:textId="537B4D1E" w:rsidR="001A5261" w:rsidRPr="00652647" w:rsidRDefault="001A5261"/>
    <w:p w14:paraId="685F2016" w14:textId="77777777" w:rsidR="001A5261" w:rsidRPr="00652647" w:rsidRDefault="0085135F" w:rsidP="001A5261">
      <w:sdt>
        <w:sdtPr>
          <w:id w:val="-24296202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1A5261" w:rsidRPr="00652647">
            <w:rPr>
              <w:rFonts w:ascii="MS Gothic" w:eastAsia="MS Gothic" w:hAnsi="MS Gothic" w:hint="eastAsia"/>
            </w:rPr>
            <w:t>☐</w:t>
          </w:r>
        </w:sdtContent>
      </w:sdt>
      <w:r w:rsidR="001A5261" w:rsidRPr="00652647">
        <w:tab/>
        <w:t>Yes</w:t>
      </w:r>
    </w:p>
    <w:p w14:paraId="245ECEE6" w14:textId="4B2DA280" w:rsidR="001A5261" w:rsidRPr="00652647" w:rsidRDefault="0085135F" w:rsidP="001A5261">
      <w:sdt>
        <w:sdtPr>
          <w:id w:val="2014023901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10770A">
            <w:rPr>
              <w:rFonts w:ascii="MS Gothic" w:eastAsia="MS Gothic" w:hAnsi="MS Gothic" w:hint="eastAsia"/>
            </w:rPr>
            <w:t>☐</w:t>
          </w:r>
        </w:sdtContent>
      </w:sdt>
      <w:r w:rsidR="001A5261" w:rsidRPr="00652647">
        <w:t xml:space="preserve"> </w:t>
      </w:r>
      <w:r w:rsidR="001A5261" w:rsidRPr="00652647">
        <w:tab/>
        <w:t>No</w:t>
      </w:r>
    </w:p>
    <w:p w14:paraId="17BDFCC7" w14:textId="4E633DDE" w:rsidR="00652647" w:rsidRPr="00652647" w:rsidRDefault="00652647" w:rsidP="00652647">
      <w:pPr>
        <w:rPr>
          <w:b/>
          <w:color w:val="000000" w:themeColor="text1"/>
        </w:rPr>
      </w:pPr>
      <w:r w:rsidRPr="00652647">
        <w:rPr>
          <w:b/>
          <w:color w:val="000000" w:themeColor="text1"/>
        </w:rPr>
        <w:t xml:space="preserve"> </w:t>
      </w:r>
    </w:p>
    <w:p w14:paraId="1D1BDFE7" w14:textId="77777777" w:rsidR="00652647" w:rsidRDefault="00652647" w:rsidP="001A5261"/>
    <w:p w14:paraId="00000060" w14:textId="2EDE103A" w:rsidR="007825C9" w:rsidRDefault="007825C9"/>
    <w:p w14:paraId="00000061" w14:textId="3C052840" w:rsidR="007825C9" w:rsidRDefault="007825C9"/>
    <w:p w14:paraId="2CE5E6CF" w14:textId="7CF44555" w:rsidR="00105C4C" w:rsidRDefault="00105C4C">
      <w:r>
        <w:t xml:space="preserve">References: </w:t>
      </w:r>
    </w:p>
    <w:p w14:paraId="556FB124" w14:textId="77777777" w:rsidR="00105C4C" w:rsidRDefault="00105C4C"/>
    <w:p w14:paraId="731D6683" w14:textId="1C60F3D5" w:rsidR="007A409C" w:rsidRPr="007A409C" w:rsidRDefault="007A409C" w:rsidP="007A40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7A409C">
        <w:rPr>
          <w:noProof/>
        </w:rPr>
        <w:t xml:space="preserve">1. </w:t>
      </w:r>
      <w:r w:rsidRPr="007A409C">
        <w:rPr>
          <w:noProof/>
        </w:rPr>
        <w:tab/>
        <w:t>NHS England and NHS Improvement. Investing in chief allied health professionals: insights from trust executives. 2019;(July). https://improvement.nhs.uk/resources/investing-chief-allied-health-professionals/</w:t>
      </w:r>
    </w:p>
    <w:p w14:paraId="49F29AD0" w14:textId="77777777" w:rsidR="007A409C" w:rsidRPr="007A409C" w:rsidRDefault="007A409C" w:rsidP="007A40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7A409C">
        <w:rPr>
          <w:noProof/>
        </w:rPr>
        <w:t xml:space="preserve">2. </w:t>
      </w:r>
      <w:r w:rsidRPr="007A409C">
        <w:rPr>
          <w:noProof/>
        </w:rPr>
        <w:tab/>
        <w:t xml:space="preserve">NHS England and NHS Improvement. </w:t>
      </w:r>
      <w:r w:rsidRPr="007A409C">
        <w:rPr>
          <w:i/>
          <w:iCs/>
          <w:noProof/>
        </w:rPr>
        <w:t>Developing Allied Health Professional Leaders: A Guide for Trust Boards and Clinicians</w:t>
      </w:r>
      <w:r w:rsidRPr="007A409C">
        <w:rPr>
          <w:noProof/>
        </w:rPr>
        <w:t>.; 2019.</w:t>
      </w:r>
    </w:p>
    <w:p w14:paraId="00000062" w14:textId="7B29F4B3" w:rsidR="007825C9" w:rsidRDefault="007A409C">
      <w:r>
        <w:fldChar w:fldCharType="end"/>
      </w:r>
    </w:p>
    <w:p w14:paraId="4D9C719E" w14:textId="05BFA2DA" w:rsidR="00B60817" w:rsidRDefault="00B60817"/>
    <w:p w14:paraId="23D7409E" w14:textId="0FD3CDA4" w:rsidR="00B60817" w:rsidRDefault="00B60817"/>
    <w:sectPr w:rsidR="00B60817">
      <w:pgSz w:w="12240" w:h="15840"/>
      <w:pgMar w:top="1440" w:right="1440" w:bottom="1440" w:left="1440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1B46112" w14:textId="77777777" w:rsidR="008A3870" w:rsidRDefault="008A3870" w:rsidP="00627FC0">
      <w:pPr>
        <w:spacing w:line="240" w:lineRule="auto"/>
      </w:pPr>
      <w:r>
        <w:separator/>
      </w:r>
    </w:p>
  </w:endnote>
  <w:endnote w:type="continuationSeparator" w:id="0">
    <w:p w14:paraId="3AAD5AA0" w14:textId="77777777" w:rsidR="008A3870" w:rsidRDefault="008A3870" w:rsidP="00627FC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FC7D35E" w14:textId="77777777" w:rsidR="008A3870" w:rsidRDefault="008A3870" w:rsidP="00627FC0">
      <w:pPr>
        <w:spacing w:line="240" w:lineRule="auto"/>
      </w:pPr>
      <w:r>
        <w:separator/>
      </w:r>
    </w:p>
  </w:footnote>
  <w:footnote w:type="continuationSeparator" w:id="0">
    <w:p w14:paraId="0AD39D14" w14:textId="77777777" w:rsidR="008A3870" w:rsidRDefault="008A3870" w:rsidP="00627FC0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7864D0"/>
    <w:multiLevelType w:val="hybridMultilevel"/>
    <w:tmpl w:val="BE6A916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252A88"/>
    <w:multiLevelType w:val="hybridMultilevel"/>
    <w:tmpl w:val="A37ECB2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3D00D2D"/>
    <w:multiLevelType w:val="hybridMultilevel"/>
    <w:tmpl w:val="43F0AE3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4BD6538"/>
    <w:multiLevelType w:val="hybridMultilevel"/>
    <w:tmpl w:val="1E6A3A3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NDA0szA3MTczMDIyNDRV0lEKTi0uzszPAykwrAUA008aCywAAAA="/>
  </w:docVars>
  <w:rsids>
    <w:rsidRoot w:val="007825C9"/>
    <w:rsid w:val="0004783C"/>
    <w:rsid w:val="000D1EFA"/>
    <w:rsid w:val="000F0452"/>
    <w:rsid w:val="00105C4C"/>
    <w:rsid w:val="0010770A"/>
    <w:rsid w:val="00120484"/>
    <w:rsid w:val="00177DF6"/>
    <w:rsid w:val="00191261"/>
    <w:rsid w:val="001A5261"/>
    <w:rsid w:val="001E1C57"/>
    <w:rsid w:val="001F71DE"/>
    <w:rsid w:val="002121FF"/>
    <w:rsid w:val="002542A1"/>
    <w:rsid w:val="00277EB9"/>
    <w:rsid w:val="00286C33"/>
    <w:rsid w:val="002F2C7F"/>
    <w:rsid w:val="003B5148"/>
    <w:rsid w:val="003B5681"/>
    <w:rsid w:val="003D2CC1"/>
    <w:rsid w:val="0040221C"/>
    <w:rsid w:val="00405F07"/>
    <w:rsid w:val="0040608C"/>
    <w:rsid w:val="00462474"/>
    <w:rsid w:val="004978D1"/>
    <w:rsid w:val="004D69E6"/>
    <w:rsid w:val="00546E7A"/>
    <w:rsid w:val="005870F0"/>
    <w:rsid w:val="005C3C90"/>
    <w:rsid w:val="00627FC0"/>
    <w:rsid w:val="00652647"/>
    <w:rsid w:val="006A1041"/>
    <w:rsid w:val="006C5F85"/>
    <w:rsid w:val="00712A8D"/>
    <w:rsid w:val="007338DF"/>
    <w:rsid w:val="0074544E"/>
    <w:rsid w:val="007825C9"/>
    <w:rsid w:val="007A409C"/>
    <w:rsid w:val="007B2A2E"/>
    <w:rsid w:val="007C2BE9"/>
    <w:rsid w:val="008059FF"/>
    <w:rsid w:val="00810A82"/>
    <w:rsid w:val="00827AED"/>
    <w:rsid w:val="00831F4B"/>
    <w:rsid w:val="00845F8D"/>
    <w:rsid w:val="0085135F"/>
    <w:rsid w:val="008529D0"/>
    <w:rsid w:val="008A311E"/>
    <w:rsid w:val="008A3870"/>
    <w:rsid w:val="008C446A"/>
    <w:rsid w:val="008E0ADE"/>
    <w:rsid w:val="008E7A15"/>
    <w:rsid w:val="008F7A7D"/>
    <w:rsid w:val="00930213"/>
    <w:rsid w:val="00971ABE"/>
    <w:rsid w:val="009803C6"/>
    <w:rsid w:val="009B5058"/>
    <w:rsid w:val="009B5225"/>
    <w:rsid w:val="009C380C"/>
    <w:rsid w:val="009C608A"/>
    <w:rsid w:val="00A55B1D"/>
    <w:rsid w:val="00A87AB0"/>
    <w:rsid w:val="00AC226A"/>
    <w:rsid w:val="00B27954"/>
    <w:rsid w:val="00B60817"/>
    <w:rsid w:val="00B773DC"/>
    <w:rsid w:val="00B8454C"/>
    <w:rsid w:val="00BA5FE1"/>
    <w:rsid w:val="00BF6316"/>
    <w:rsid w:val="00C55A60"/>
    <w:rsid w:val="00CC2DB2"/>
    <w:rsid w:val="00CF25DD"/>
    <w:rsid w:val="00D01413"/>
    <w:rsid w:val="00D7500D"/>
    <w:rsid w:val="00D8204E"/>
    <w:rsid w:val="00D9250D"/>
    <w:rsid w:val="00DE3E69"/>
    <w:rsid w:val="00E04864"/>
    <w:rsid w:val="00E33980"/>
    <w:rsid w:val="00E972CF"/>
    <w:rsid w:val="00EB2B85"/>
    <w:rsid w:val="00F221EF"/>
    <w:rsid w:val="00F432E7"/>
    <w:rsid w:val="00F50326"/>
    <w:rsid w:val="00F53B20"/>
    <w:rsid w:val="00F95DE9"/>
    <w:rsid w:val="00FB25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2E1F4FB"/>
  <w15:docId w15:val="{AB00976D-82FB-4B24-A75D-8C4505CB27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="Arial" w:hAnsi="Arial" w:cs="Arial"/>
        <w:sz w:val="22"/>
        <w:szCs w:val="22"/>
        <w:lang w:val="en" w:eastAsia="en-GB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52647"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paragraph" w:styleId="Revision">
    <w:name w:val="Revision"/>
    <w:hidden/>
    <w:uiPriority w:val="99"/>
    <w:semiHidden/>
    <w:rsid w:val="004978D1"/>
    <w:pPr>
      <w:spacing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4978D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978D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978D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978D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978D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20484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0484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120484"/>
    <w:pPr>
      <w:ind w:left="720"/>
      <w:contextualSpacing/>
    </w:pPr>
  </w:style>
  <w:style w:type="character" w:styleId="Hyperlink">
    <w:name w:val="Hyperlink"/>
    <w:basedOn w:val="DefaultParagraphFont"/>
    <w:uiPriority w:val="99"/>
    <w:semiHidden/>
    <w:unhideWhenUsed/>
    <w:rsid w:val="00B60817"/>
    <w:rPr>
      <w:color w:val="0000FF"/>
      <w:u w:val="single"/>
    </w:rPr>
  </w:style>
  <w:style w:type="table" w:styleId="TableGrid">
    <w:name w:val="Table Grid"/>
    <w:basedOn w:val="TableNormal"/>
    <w:uiPriority w:val="39"/>
    <w:rsid w:val="00405F07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627FC0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27FC0"/>
  </w:style>
  <w:style w:type="paragraph" w:styleId="Footer">
    <w:name w:val="footer"/>
    <w:basedOn w:val="Normal"/>
    <w:link w:val="FooterChar"/>
    <w:uiPriority w:val="99"/>
    <w:unhideWhenUsed/>
    <w:rsid w:val="00627FC0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27FC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79685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673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489E0FD-498D-4ADC-A21F-0604DB119E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978</Words>
  <Characters>5576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Nicola Eddison</dc:creator>
  <cp:lastModifiedBy>Sarah Jones (BCUHB - Information Governance)</cp:lastModifiedBy>
  <cp:revision>2</cp:revision>
  <dcterms:created xsi:type="dcterms:W3CDTF">2022-03-25T14:03:00Z</dcterms:created>
  <dcterms:modified xsi:type="dcterms:W3CDTF">2022-03-25T14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british-journal-of-health-psychology</vt:lpwstr>
  </property>
  <property fmtid="{D5CDD505-2E9C-101B-9397-08002B2CF9AE}" pid="9" name="Mendeley Recent Style Name 3_1">
    <vt:lpwstr>British Journal of Health Psychology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3672403-b4a9-36c6-9659-ab872491b75f</vt:lpwstr>
  </property>
  <property fmtid="{D5CDD505-2E9C-101B-9397-08002B2CF9AE}" pid="24" name="Mendeley Citation Style_1">
    <vt:lpwstr>http://www.zotero.org/styles/american-medical-association</vt:lpwstr>
  </property>
</Properties>
</file>